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4FAE4" w14:textId="77777777" w:rsidR="00CF6D07" w:rsidRDefault="00CF6D07" w:rsidP="00CF6D07">
      <w:pPr>
        <w:jc w:val="center"/>
        <w:rPr>
          <w:rFonts w:ascii="Times New Roman" w:hAnsi="Times New Roman" w:cs="Times New Roman"/>
          <w:sz w:val="24"/>
          <w:szCs w:val="24"/>
        </w:rPr>
      </w:pPr>
      <w:commentRangeStart w:id="0"/>
      <w:r>
        <w:rPr>
          <w:rFonts w:ascii="Times New Roman" w:hAnsi="Times New Roman" w:cs="Times New Roman"/>
          <w:sz w:val="24"/>
          <w:szCs w:val="24"/>
        </w:rPr>
        <w:t>Null effects of game violence, game difficulty, and 2D:4D digit ratio on aggressive behavior</w:t>
      </w:r>
      <w:commentRangeEnd w:id="0"/>
      <w:r w:rsidR="002429E0">
        <w:rPr>
          <w:rStyle w:val="CommentReference"/>
        </w:rPr>
        <w:commentReference w:id="0"/>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Jeffrey N. Rouder</w:t>
      </w:r>
    </w:p>
    <w:p w14:paraId="656F380A" w14:textId="1AE4DDBC" w:rsidR="0047558A" w:rsidRDefault="0047558A" w:rsidP="003A5C2C">
      <w:pPr>
        <w:jc w:val="center"/>
        <w:rPr>
          <w:rFonts w:ascii="Times New Roman" w:hAnsi="Times New Roman" w:cs="Times New Roman"/>
          <w:sz w:val="24"/>
          <w:szCs w:val="24"/>
        </w:rPr>
      </w:pPr>
      <w:r>
        <w:rPr>
          <w:rFonts w:ascii="Times New Roman" w:hAnsi="Times New Roman" w:cs="Times New Roman"/>
          <w:sz w:val="24"/>
          <w:szCs w:val="24"/>
        </w:rPr>
        <w:t>University of California</w:t>
      </w:r>
      <w:r w:rsidR="006B35A8">
        <w:rPr>
          <w:rFonts w:ascii="Times New Roman" w:hAnsi="Times New Roman" w:cs="Times New Roman"/>
          <w:sz w:val="24"/>
          <w:szCs w:val="24"/>
        </w:rPr>
        <w:t>, Irvine</w:t>
      </w:r>
    </w:p>
    <w:p w14:paraId="76C5D4E9" w14:textId="77777777" w:rsidR="0047558A" w:rsidRDefault="0047558A" w:rsidP="003A5C2C">
      <w:pPr>
        <w:jc w:val="center"/>
        <w:rPr>
          <w:rFonts w:ascii="Times New Roman" w:hAnsi="Times New Roman" w:cs="Times New Roman"/>
          <w:sz w:val="24"/>
          <w:szCs w:val="24"/>
        </w:rPr>
      </w:pPr>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Ines Segert</w:t>
      </w:r>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Bruce D. Bartholow</w:t>
      </w:r>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10"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Special thanks to the research assistants who helped collect, code, collate, and enter data. Taylor Green, Hyunji Suh, Conrad Neiderhauer, James Cole, Julian Segert, …</w:t>
      </w:r>
      <w:r w:rsidR="00CF6D07">
        <w:rPr>
          <w:rFonts w:ascii="Times New Roman" w:hAnsi="Times New Roman" w:cs="Times New Roman"/>
          <w:sz w:val="24"/>
          <w:szCs w:val="24"/>
        </w:rPr>
        <w:br w:type="page"/>
      </w:r>
    </w:p>
    <w:p w14:paraId="4C7E1B0F" w14:textId="50B10356" w:rsidR="00431C67" w:rsidRDefault="001B2082" w:rsidP="003F4AE7">
      <w:pPr>
        <w:spacing w:line="480" w:lineRule="auto"/>
        <w:ind w:firstLine="720"/>
        <w:contextualSpacing/>
        <w:rPr>
          <w:ins w:id="2" w:author="Jeff Rouder" w:date="2018-05-08T08:55:00Z"/>
          <w:rFonts w:ascii="Times New Roman" w:hAnsi="Times New Roman" w:cs="Times New Roman"/>
          <w:sz w:val="24"/>
          <w:szCs w:val="24"/>
        </w:rPr>
      </w:pPr>
      <w:r>
        <w:rPr>
          <w:rFonts w:ascii="Times New Roman" w:hAnsi="Times New Roman" w:cs="Times New Roman"/>
          <w:sz w:val="24"/>
          <w:szCs w:val="24"/>
        </w:rPr>
        <w:lastRenderedPageBreak/>
        <w:t xml:space="preserve">Violence is common in the media, and many are concerned about the effects such media may have on </w:t>
      </w:r>
      <w:r>
        <w:rPr>
          <w:rFonts w:ascii="Times New Roman" w:hAnsi="Times New Roman" w:cs="Times New Roman"/>
          <w:sz w:val="24"/>
          <w:szCs w:val="24"/>
        </w:rPr>
        <w:t xml:space="preserve">its audience. </w:t>
      </w:r>
      <w:r w:rsidR="00431C67">
        <w:rPr>
          <w:rFonts w:ascii="Times New Roman" w:hAnsi="Times New Roman" w:cs="Times New Roman"/>
          <w:sz w:val="24"/>
          <w:szCs w:val="24"/>
        </w:rPr>
        <w:t xml:space="preserve">Indeed, there are many research studies that </w:t>
      </w:r>
      <w:r w:rsidR="00CB3C46">
        <w:rPr>
          <w:rFonts w:ascii="Times New Roman" w:hAnsi="Times New Roman" w:cs="Times New Roman"/>
          <w:sz w:val="24"/>
          <w:szCs w:val="24"/>
        </w:rPr>
        <w:t>report</w:t>
      </w:r>
      <w:r w:rsidR="00431C67">
        <w:rPr>
          <w:rFonts w:ascii="Times New Roman" w:hAnsi="Times New Roman" w:cs="Times New Roman"/>
          <w:sz w:val="24"/>
          <w:szCs w:val="24"/>
        </w:rPr>
        <w:t xml:space="preserve"> </w:t>
      </w:r>
      <w:r>
        <w:rPr>
          <w:rFonts w:ascii="Times New Roman" w:hAnsi="Times New Roman" w:cs="Times New Roman"/>
          <w:sz w:val="24"/>
          <w:szCs w:val="24"/>
        </w:rPr>
        <w:t xml:space="preserve">that violent media decreases prosocial </w:t>
      </w:r>
      <w:r>
        <w:rPr>
          <w:rFonts w:ascii="Times New Roman" w:hAnsi="Times New Roman" w:cs="Times New Roman"/>
          <w:sz w:val="24"/>
          <w:szCs w:val="24"/>
        </w:rPr>
        <w:t>behavior and increases aggressive behavior</w:t>
      </w:r>
      <w:r w:rsidR="00147E7F">
        <w:rPr>
          <w:rFonts w:ascii="Times New Roman" w:hAnsi="Times New Roman" w:cs="Times New Roman"/>
          <w:sz w:val="24"/>
          <w:szCs w:val="24"/>
        </w:rPr>
        <w:t>, and academic societies have made</w:t>
      </w:r>
      <w:r w:rsidR="00147E7F">
        <w:rPr>
          <w:rFonts w:ascii="Times New Roman" w:hAnsi="Times New Roman" w:cs="Times New Roman"/>
          <w:sz w:val="24"/>
          <w:szCs w:val="24"/>
        </w:rPr>
        <w:t xml:space="preserve"> public </w:t>
      </w:r>
      <w:commentRangeStart w:id="3"/>
      <w:r w:rsidR="00147E7F">
        <w:rPr>
          <w:rFonts w:ascii="Times New Roman" w:hAnsi="Times New Roman" w:cs="Times New Roman"/>
          <w:sz w:val="24"/>
          <w:szCs w:val="24"/>
        </w:rPr>
        <w:t xml:space="preserve">statements on the harmful effects of violent media </w:t>
      </w:r>
      <w:r w:rsidR="00147E7F">
        <w:rPr>
          <w:rFonts w:ascii="Times New Roman" w:hAnsi="Times New Roman" w:cs="Times New Roman"/>
          <w:sz w:val="24"/>
          <w:szCs w:val="24"/>
        </w:rPr>
        <w:fldChar w:fldCharType="begin" w:fldLock="1"/>
      </w:r>
      <w:r w:rsidR="00147E7F">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noteIndex" : 0 }, "schema" : "https://github.com/citation-style-language/schema/raw/master/csl-citation.json" }</w:instrText>
      </w:r>
      <w:r w:rsidR="00147E7F">
        <w:rPr>
          <w:rFonts w:ascii="Times New Roman" w:hAnsi="Times New Roman" w:cs="Times New Roman"/>
          <w:sz w:val="24"/>
          <w:szCs w:val="24"/>
        </w:rPr>
        <w:fldChar w:fldCharType="separate"/>
      </w:r>
      <w:r w:rsidR="00147E7F"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147E7F">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commentRangeEnd w:id="3"/>
      <w:r w:rsidR="002429E0">
        <w:rPr>
          <w:rStyle w:val="CommentReference"/>
        </w:rPr>
        <w:commentReference w:id="3"/>
      </w:r>
    </w:p>
    <w:p w14:paraId="625F4CFB" w14:textId="3115800B" w:rsidR="00E66761" w:rsidRDefault="00431C67"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re, we study the effects of violent video games on </w:t>
      </w:r>
      <w:r w:rsidR="00401B05">
        <w:rPr>
          <w:rFonts w:ascii="Times New Roman" w:hAnsi="Times New Roman" w:cs="Times New Roman"/>
          <w:sz w:val="24"/>
          <w:szCs w:val="24"/>
        </w:rPr>
        <w:t>aggressive behavior</w:t>
      </w:r>
      <w:r>
        <w:rPr>
          <w:rFonts w:ascii="Times New Roman" w:hAnsi="Times New Roman" w:cs="Times New Roman"/>
          <w:sz w:val="24"/>
          <w:szCs w:val="24"/>
        </w:rPr>
        <w:t xml:space="preserve">. Perhaps the strongest 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8B0970">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noteIndex" : 0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w:t>
      </w:r>
      <w:r w:rsidR="00EA5ADA">
        <w:rPr>
          <w:rFonts w:ascii="Times New Roman" w:hAnsi="Times New Roman" w:cs="Times New Roman"/>
          <w:sz w:val="24"/>
          <w:szCs w:val="24"/>
        </w:rPr>
        <w:t>, accumulating results from</w:t>
      </w:r>
      <w:r w:rsidR="00E66761">
        <w:rPr>
          <w:rFonts w:ascii="Times New Roman" w:hAnsi="Times New Roman" w:cs="Times New Roman"/>
          <w:sz w:val="24"/>
          <w:szCs w:val="24"/>
        </w:rPr>
        <w:t xml:space="preserve"> thousands of participants</w:t>
      </w:r>
      <w:r w:rsidR="00EA5ADA">
        <w:rPr>
          <w:rFonts w:ascii="Times New Roman" w:hAnsi="Times New Roman" w:cs="Times New Roman"/>
          <w:sz w:val="24"/>
          <w:szCs w:val="24"/>
        </w:rPr>
        <w:t>,</w:t>
      </w:r>
      <w:r w:rsidR="00E66761">
        <w:rPr>
          <w:rFonts w:ascii="Times New Roman" w:hAnsi="Times New Roman" w:cs="Times New Roman"/>
          <w:sz w:val="24"/>
          <w:szCs w:val="24"/>
        </w:rPr>
        <w:t xml:space="preserve">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2036FE78" w:rsidR="00E66761" w:rsidRDefault="00431C67"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onetheless, this evidence remains controversia</w:t>
      </w:r>
      <w:r w:rsidR="00E66761">
        <w:rPr>
          <w:rFonts w:ascii="Times New Roman" w:hAnsi="Times New Roman" w:cs="Times New Roman"/>
          <w:sz w:val="24"/>
          <w:szCs w:val="24"/>
        </w:rPr>
        <w:t>l for the following two reasons:</w:t>
      </w:r>
      <w:r>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sidR="00FE545D">
        <w:rPr>
          <w:rFonts w:ascii="Times New Roman" w:hAnsi="Times New Roman" w:cs="Times New Roman"/>
          <w:sz w:val="24"/>
          <w:szCs w:val="24"/>
        </w:rPr>
        <w:t xml:space="preserve">. Second, and orthogonally, there is a debate about whether evidence for violent-video-game effects have been overstated, </w:t>
      </w:r>
      <w:r w:rsidR="006B35A8">
        <w:rPr>
          <w:rFonts w:ascii="Times New Roman" w:hAnsi="Times New Roman" w:cs="Times New Roman"/>
          <w:sz w:val="24"/>
          <w:szCs w:val="24"/>
        </w:rPr>
        <w:t>perhaps</w:t>
      </w:r>
      <w:r w:rsidR="004639AB">
        <w:rPr>
          <w:rFonts w:ascii="Times New Roman" w:hAnsi="Times New Roman" w:cs="Times New Roman"/>
          <w:sz w:val="24"/>
          <w:szCs w:val="24"/>
        </w:rPr>
        <w:t xml:space="preserve"> through </w:t>
      </w:r>
      <w:r w:rsidR="006B35A8">
        <w:rPr>
          <w:rFonts w:ascii="Times New Roman" w:hAnsi="Times New Roman" w:cs="Times New Roman"/>
          <w:sz w:val="24"/>
          <w:szCs w:val="24"/>
        </w:rPr>
        <w:t>a</w:t>
      </w:r>
      <w:r w:rsidR="004639AB">
        <w:rPr>
          <w:rFonts w:ascii="Times New Roman" w:hAnsi="Times New Roman" w:cs="Times New Roman"/>
          <w:sz w:val="24"/>
          <w:szCs w:val="24"/>
        </w:rPr>
        <w:t xml:space="preserve"> combination of </w:t>
      </w:r>
      <w:r w:rsidR="00E66761">
        <w:rPr>
          <w:rFonts w:ascii="Times New Roman" w:hAnsi="Times New Roman" w:cs="Times New Roman"/>
          <w:sz w:val="24"/>
          <w:szCs w:val="24"/>
        </w:rPr>
        <w:t xml:space="preserve">low power, </w:t>
      </w:r>
      <w:r w:rsidR="004639AB">
        <w:rPr>
          <w:rFonts w:ascii="Times New Roman" w:hAnsi="Times New Roman" w:cs="Times New Roman"/>
          <w:sz w:val="24"/>
          <w:szCs w:val="24"/>
        </w:rPr>
        <w:lastRenderedPageBreak/>
        <w:t>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4ED1CF9" w14:textId="3F539C4B" w:rsidR="005E25AB" w:rsidRDefault="00E66761"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ur contribution is to address both of these possible </w:t>
      </w:r>
      <w:r w:rsidR="00EA66C4">
        <w:rPr>
          <w:rFonts w:ascii="Times New Roman" w:hAnsi="Times New Roman" w:cs="Times New Roman"/>
          <w:sz w:val="24"/>
          <w:szCs w:val="24"/>
        </w:rPr>
        <w:t xml:space="preserve">challenges </w:t>
      </w:r>
      <w:r>
        <w:rPr>
          <w:rFonts w:ascii="Times New Roman" w:hAnsi="Times New Roman" w:cs="Times New Roman"/>
          <w:sz w:val="24"/>
          <w:szCs w:val="24"/>
        </w:rPr>
        <w:t>in establishing and interpreting violen</w:t>
      </w:r>
      <w:r w:rsidR="00EA66C4">
        <w:rPr>
          <w:rFonts w:ascii="Times New Roman" w:hAnsi="Times New Roman" w:cs="Times New Roman"/>
          <w:sz w:val="24"/>
          <w:szCs w:val="24"/>
        </w:rPr>
        <w:t>t-video-game effects.</w:t>
      </w:r>
      <w:r>
        <w:rPr>
          <w:rFonts w:ascii="Times New Roman" w:hAnsi="Times New Roman" w:cs="Times New Roman"/>
          <w:sz w:val="24"/>
          <w:szCs w:val="24"/>
        </w:rPr>
        <w:t xml:space="preserve"> To address the critique that violent-video game effects may not reflect violent content, we implemented a higher level of stimulus control by c</w:t>
      </w:r>
      <w:r w:rsidR="00EA66C4">
        <w:rPr>
          <w:rFonts w:ascii="Times New Roman" w:hAnsi="Times New Roman" w:cs="Times New Roman"/>
          <w:sz w:val="24"/>
          <w:szCs w:val="24"/>
        </w:rPr>
        <w:t xml:space="preserve">ustomizing video games. </w:t>
      </w:r>
      <w:r>
        <w:rPr>
          <w:rFonts w:ascii="Times New Roman" w:hAnsi="Times New Roman" w:cs="Times New Roman"/>
          <w:sz w:val="24"/>
          <w:szCs w:val="24"/>
        </w:rPr>
        <w:t xml:space="preserve">One version of our games was based on </w:t>
      </w:r>
      <w:r w:rsidRPr="00EA66C4">
        <w:rPr>
          <w:rFonts w:ascii="Times New Roman" w:hAnsi="Times New Roman" w:cs="Times New Roman"/>
          <w:i/>
          <w:sz w:val="24"/>
          <w:szCs w:val="24"/>
        </w:rPr>
        <w:t>Doom</w:t>
      </w:r>
      <w:r>
        <w:rPr>
          <w:rFonts w:ascii="Times New Roman" w:hAnsi="Times New Roman" w:cs="Times New Roman"/>
          <w:sz w:val="24"/>
          <w:szCs w:val="24"/>
        </w:rPr>
        <w:t>, and participant</w:t>
      </w:r>
      <w:r w:rsidR="00EA66C4">
        <w:rPr>
          <w:rFonts w:ascii="Times New Roman" w:hAnsi="Times New Roman" w:cs="Times New Roman"/>
          <w:sz w:val="24"/>
          <w:szCs w:val="24"/>
        </w:rPr>
        <w:t xml:space="preserve">s had to kill invading aliens. </w:t>
      </w:r>
      <w:r>
        <w:rPr>
          <w:rFonts w:ascii="Times New Roman" w:hAnsi="Times New Roman" w:cs="Times New Roman"/>
          <w:sz w:val="24"/>
          <w:szCs w:val="24"/>
        </w:rPr>
        <w:t>Another was a nonviolent version wher</w:t>
      </w:r>
      <w:r w:rsidR="00885E42">
        <w:rPr>
          <w:rFonts w:ascii="Times New Roman" w:hAnsi="Times New Roman" w:cs="Times New Roman"/>
          <w:sz w:val="24"/>
          <w:szCs w:val="24"/>
        </w:rPr>
        <w:t>e participants had to save al</w:t>
      </w:r>
      <w:r w:rsidR="00EA66C4">
        <w:rPr>
          <w:rFonts w:ascii="Times New Roman" w:hAnsi="Times New Roman" w:cs="Times New Roman"/>
          <w:sz w:val="24"/>
          <w:szCs w:val="24"/>
        </w:rPr>
        <w:t xml:space="preserve">iens that happened to be lost. </w:t>
      </w:r>
      <w:r w:rsidR="00885E42">
        <w:rPr>
          <w:rFonts w:ascii="Times New Roman" w:hAnsi="Times New Roman" w:cs="Times New Roman"/>
          <w:sz w:val="24"/>
          <w:szCs w:val="24"/>
        </w:rPr>
        <w:t>Saving an alien required the participant to transport it back by aiming a</w:t>
      </w:r>
      <w:r w:rsidR="009140F8">
        <w:rPr>
          <w:rFonts w:ascii="Times New Roman" w:hAnsi="Times New Roman" w:cs="Times New Roman"/>
          <w:sz w:val="24"/>
          <w:szCs w:val="24"/>
        </w:rPr>
        <w:t xml:space="preserve"> remote controller</w:t>
      </w:r>
      <w:r w:rsidR="00885E42">
        <w:rPr>
          <w:rFonts w:ascii="Times New Roman" w:hAnsi="Times New Roman" w:cs="Times New Roman"/>
          <w:sz w:val="24"/>
          <w:szCs w:val="24"/>
        </w:rPr>
        <w:t xml:space="preserve"> at it.  The gameplay in both games was exactly the same</w:t>
      </w:r>
      <w:r w:rsidR="00EA66C4">
        <w:rPr>
          <w:rFonts w:ascii="Times New Roman" w:hAnsi="Times New Roman" w:cs="Times New Roman"/>
          <w:sz w:val="24"/>
          <w:szCs w:val="24"/>
        </w:rPr>
        <w:t>;</w:t>
      </w:r>
      <w:r w:rsidR="00885E42">
        <w:rPr>
          <w:rFonts w:ascii="Times New Roman" w:hAnsi="Times New Roman" w:cs="Times New Roman"/>
          <w:sz w:val="24"/>
          <w:szCs w:val="24"/>
        </w:rPr>
        <w:t xml:space="preserve"> </w:t>
      </w:r>
      <w:r w:rsidR="00EA66C4">
        <w:rPr>
          <w:rFonts w:ascii="Times New Roman" w:hAnsi="Times New Roman" w:cs="Times New Roman"/>
          <w:sz w:val="24"/>
          <w:szCs w:val="24"/>
        </w:rPr>
        <w:t>they differed only in</w:t>
      </w:r>
      <w:r w:rsidR="00885E42">
        <w:rPr>
          <w:rFonts w:ascii="Times New Roman" w:hAnsi="Times New Roman" w:cs="Times New Roman"/>
          <w:sz w:val="24"/>
          <w:szCs w:val="24"/>
        </w:rPr>
        <w:t xml:space="preserve"> graphics, sounds, and cover story. To address the critique that previous studies were underpowered and perhaps were opportunistic especially with regard to outcome variables, we performed a large-scale experiment with 446 participants with preregistered sample sizes, manipulations, hypotheses, and outcome measures.</w:t>
      </w:r>
    </w:p>
    <w:p w14:paraId="0192158E" w14:textId="4691A707" w:rsidR="000B0296" w:rsidRDefault="00885E42" w:rsidP="00F26E0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body morphology, and aggression. </w:t>
      </w:r>
      <w:commentRangeStart w:id="4"/>
      <w:r w:rsidR="00C96429">
        <w:rPr>
          <w:rFonts w:ascii="Times New Roman" w:hAnsi="Times New Roman" w:cs="Times New Roman"/>
          <w:sz w:val="24"/>
          <w:szCs w:val="24"/>
        </w:rPr>
        <w:t>The male sex hormone testosterone is theorized to be one cause of aggression, and it is</w:t>
      </w:r>
      <w:r>
        <w:rPr>
          <w:rFonts w:ascii="Times New Roman" w:hAnsi="Times New Roman" w:cs="Times New Roman"/>
          <w:sz w:val="24"/>
          <w:szCs w:val="24"/>
        </w:rPr>
        <w:t xml:space="preserve"> </w:t>
      </w:r>
      <w:r w:rsidR="008B0970">
        <w:rPr>
          <w:rFonts w:ascii="Times New Roman" w:hAnsi="Times New Roman" w:cs="Times New Roman"/>
          <w:sz w:val="24"/>
          <w:szCs w:val="24"/>
        </w:rPr>
        <w:t>hypothesize</w:t>
      </w:r>
      <w:r w:rsidR="00C96429">
        <w:rPr>
          <w:rFonts w:ascii="Times New Roman" w:hAnsi="Times New Roman" w:cs="Times New Roman"/>
          <w:sz w:val="24"/>
          <w:szCs w:val="24"/>
        </w:rPr>
        <w:t>d</w:t>
      </w:r>
      <w:r>
        <w:rPr>
          <w:rFonts w:ascii="Times New Roman" w:hAnsi="Times New Roman" w:cs="Times New Roman"/>
          <w:sz w:val="24"/>
          <w:szCs w:val="24"/>
        </w:rPr>
        <w:t xml:space="preserve"> that </w:t>
      </w:r>
      <w:r w:rsidR="00C96429">
        <w:rPr>
          <w:rFonts w:ascii="Times New Roman" w:hAnsi="Times New Roman" w:cs="Times New Roman"/>
          <w:sz w:val="24"/>
          <w:szCs w:val="24"/>
        </w:rPr>
        <w:t xml:space="preserve">development of </w:t>
      </w:r>
      <w:r w:rsidR="00F26E0E">
        <w:rPr>
          <w:rFonts w:ascii="Times New Roman" w:hAnsi="Times New Roman" w:cs="Times New Roman"/>
          <w:sz w:val="24"/>
          <w:szCs w:val="24"/>
        </w:rPr>
        <w:t xml:space="preserve">aggressive tendencies </w:t>
      </w:r>
      <w:r w:rsidR="00C96429">
        <w:rPr>
          <w:rFonts w:ascii="Times New Roman" w:hAnsi="Times New Roman" w:cs="Times New Roman"/>
          <w:sz w:val="24"/>
          <w:szCs w:val="24"/>
        </w:rPr>
        <w:t xml:space="preserve">may be caused, in part, by </w:t>
      </w:r>
      <w:r w:rsidR="00F26E0E">
        <w:rPr>
          <w:rFonts w:ascii="Times New Roman" w:hAnsi="Times New Roman" w:cs="Times New Roman"/>
          <w:sz w:val="24"/>
          <w:szCs w:val="24"/>
        </w:rPr>
        <w:t>prenatal testosterone exposure</w:t>
      </w:r>
      <w:r w:rsidR="00C96429">
        <w:rPr>
          <w:rFonts w:ascii="Times New Roman" w:hAnsi="Times New Roman" w:cs="Times New Roman"/>
          <w:sz w:val="24"/>
          <w:szCs w:val="24"/>
        </w:rPr>
        <w:t xml:space="preserve"> </w:t>
      </w:r>
      <w:r w:rsidR="00C96429">
        <w:rPr>
          <w:rFonts w:ascii="Times New Roman" w:hAnsi="Times New Roman" w:cs="Times New Roman"/>
          <w:sz w:val="24"/>
          <w:szCs w:val="24"/>
        </w:rPr>
        <w:fldChar w:fldCharType="begin" w:fldLock="1"/>
      </w:r>
      <w:r w:rsidR="00C96429">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 "properties" : { "noteIndex" : 0 }, "schema" : "https://github.com/citation-style-language/schema/raw/master/csl-citation.json" }</w:instrText>
      </w:r>
      <w:r w:rsidR="00C96429">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w:t>
      </w:r>
      <w:r w:rsidR="00C96429">
        <w:rPr>
          <w:rFonts w:ascii="Times New Roman" w:hAnsi="Times New Roman" w:cs="Times New Roman"/>
          <w:noProof/>
          <w:sz w:val="24"/>
          <w:szCs w:val="24"/>
        </w:rPr>
        <w:t xml:space="preserve">see, e.g., </w:t>
      </w:r>
      <w:r w:rsidR="00C96429" w:rsidRPr="00C96429">
        <w:rPr>
          <w:rFonts w:ascii="Times New Roman" w:hAnsi="Times New Roman" w:cs="Times New Roman"/>
          <w:noProof/>
          <w:sz w:val="24"/>
          <w:szCs w:val="24"/>
        </w:rPr>
        <w:t>Cohen-Bendahan, Buitelaar, van Goozen, Orlebeke, &amp; Cohen-Kettenis, 2005)</w:t>
      </w:r>
      <w:r w:rsidR="00C96429">
        <w:rPr>
          <w:rFonts w:ascii="Times New Roman" w:hAnsi="Times New Roman" w:cs="Times New Roman"/>
          <w:sz w:val="24"/>
          <w:szCs w:val="24"/>
        </w:rPr>
        <w:fldChar w:fldCharType="end"/>
      </w:r>
      <w:commentRangeEnd w:id="4"/>
      <w:r w:rsidR="00C96429">
        <w:rPr>
          <w:rStyle w:val="CommentReference"/>
        </w:rPr>
        <w:commentReference w:id="4"/>
      </w:r>
      <w:r w:rsidR="00F26E0E">
        <w:rPr>
          <w:rFonts w:ascii="Times New Roman" w:hAnsi="Times New Roman" w:cs="Times New Roman"/>
          <w:sz w:val="24"/>
          <w:szCs w:val="24"/>
        </w:rPr>
        <w:t xml:space="preserve">. One supposed index of this prenatal exposure is </w:t>
      </w:r>
      <w:r w:rsidR="000B0296">
        <w:rPr>
          <w:rFonts w:ascii="Times New Roman" w:hAnsi="Times New Roman" w:cs="Times New Roman"/>
          <w:sz w:val="24"/>
          <w:szCs w:val="24"/>
        </w:rPr>
        <w:t xml:space="preserve">the ratio of the lengths of the index and ring fingers, </w:t>
      </w:r>
      <w:r w:rsidR="008B0970">
        <w:rPr>
          <w:rFonts w:ascii="Times New Roman" w:hAnsi="Times New Roman" w:cs="Times New Roman"/>
          <w:sz w:val="24"/>
          <w:szCs w:val="24"/>
        </w:rPr>
        <w:t xml:space="preserve">called the 2D:4D ratio. </w:t>
      </w:r>
      <w:r w:rsidR="00F26E0E">
        <w:rPr>
          <w:rFonts w:ascii="Times New Roman" w:hAnsi="Times New Roman" w:cs="Times New Roman"/>
          <w:sz w:val="24"/>
          <w:szCs w:val="24"/>
        </w:rPr>
        <w:t xml:space="preserve">As such, this ratio </w:t>
      </w:r>
      <w:r w:rsidR="000B0296">
        <w:rPr>
          <w:rFonts w:ascii="Times New Roman" w:hAnsi="Times New Roman" w:cs="Times New Roman"/>
          <w:sz w:val="24"/>
          <w:szCs w:val="24"/>
        </w:rPr>
        <w:t>is thought to be associated with aggressive behavior.</w:t>
      </w:r>
      <w:r w:rsidR="005649D3">
        <w:rPr>
          <w:rFonts w:ascii="Times New Roman" w:hAnsi="Times New Roman" w:cs="Times New Roman"/>
          <w:sz w:val="24"/>
          <w:szCs w:val="24"/>
        </w:rPr>
        <w:t xml:space="preserve"> </w:t>
      </w:r>
      <w:r w:rsidR="00D67B5E">
        <w:rPr>
          <w:rFonts w:ascii="Times New Roman" w:hAnsi="Times New Roman" w:cs="Times New Roman"/>
          <w:sz w:val="24"/>
          <w:szCs w:val="24"/>
        </w:rPr>
        <w:t>Because the overall correlation between 2D:4D ratio and aggression is small (</w:t>
      </w:r>
      <w:r w:rsidR="00D67B5E">
        <w:rPr>
          <w:rFonts w:ascii="Times New Roman" w:hAnsi="Times New Roman" w:cs="Times New Roman"/>
          <w:i/>
          <w:sz w:val="24"/>
          <w:szCs w:val="24"/>
        </w:rPr>
        <w:t xml:space="preserve">r </w:t>
      </w:r>
      <w:r w:rsidR="00D67B5E">
        <w:rPr>
          <w:rFonts w:ascii="Times New Roman" w:hAnsi="Times New Roman" w:cs="Times New Roman"/>
          <w:sz w:val="24"/>
          <w:szCs w:val="24"/>
        </w:rPr>
        <w:t>= -.06 among male</w:t>
      </w:r>
      <w:r w:rsidR="00CB3C46">
        <w:rPr>
          <w:rFonts w:ascii="Times New Roman" w:hAnsi="Times New Roman" w:cs="Times New Roman"/>
          <w:sz w:val="24"/>
          <w:szCs w:val="24"/>
        </w:rPr>
        <w:t>s and no effect</w:t>
      </w:r>
      <w:r w:rsidR="00D67B5E">
        <w:rPr>
          <w:rFonts w:ascii="Times New Roman" w:hAnsi="Times New Roman" w:cs="Times New Roman"/>
          <w:sz w:val="24"/>
          <w:szCs w:val="24"/>
        </w:rPr>
        <w:t xml:space="preserve"> among females,</w:t>
      </w:r>
      <w:r w:rsidR="00D67B5E">
        <w:rPr>
          <w:rFonts w:ascii="Times New Roman" w:hAnsi="Times New Roman" w:cs="Times New Roman"/>
          <w:noProof/>
          <w:sz w:val="24"/>
          <w:szCs w:val="24"/>
        </w:rPr>
        <w:t xml:space="preserve"> </w:t>
      </w:r>
      <w:r w:rsidR="00D67B5E">
        <w:rPr>
          <w:rFonts w:ascii="Times New Roman" w:hAnsi="Times New Roman" w:cs="Times New Roman"/>
          <w:noProof/>
          <w:sz w:val="24"/>
          <w:szCs w:val="24"/>
        </w:rPr>
        <w:fldChar w:fldCharType="begin" w:fldLock="1"/>
      </w:r>
      <w:r w:rsidR="00C96429">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noteIndex" : 0 }, "schema" : "https://github.com/citation-style-language/schema/raw/master/csl-citation.json" }</w:instrText>
      </w:r>
      <w:r w:rsidR="00D67B5E">
        <w:rPr>
          <w:rFonts w:ascii="Times New Roman" w:hAnsi="Times New Roman" w:cs="Times New Roman"/>
          <w:noProof/>
          <w:sz w:val="24"/>
          <w:szCs w:val="24"/>
        </w:rPr>
        <w:fldChar w:fldCharType="separate"/>
      </w:r>
      <w:r w:rsidR="00D67B5E" w:rsidRPr="00D67B5E">
        <w:rPr>
          <w:rFonts w:ascii="Times New Roman" w:hAnsi="Times New Roman" w:cs="Times New Roman"/>
          <w:noProof/>
          <w:sz w:val="24"/>
          <w:szCs w:val="24"/>
        </w:rPr>
        <w:t xml:space="preserve">Hönekopp &amp; Watson, </w:t>
      </w:r>
      <w:r w:rsidR="00D67B5E" w:rsidRPr="00D67B5E">
        <w:rPr>
          <w:rFonts w:ascii="Times New Roman" w:hAnsi="Times New Roman" w:cs="Times New Roman"/>
          <w:noProof/>
          <w:sz w:val="24"/>
          <w:szCs w:val="24"/>
        </w:rPr>
        <w:lastRenderedPageBreak/>
        <w:t>2011</w:t>
      </w:r>
      <w:r w:rsidR="00D67B5E">
        <w:rPr>
          <w:rFonts w:ascii="Times New Roman" w:hAnsi="Times New Roman" w:cs="Times New Roman"/>
          <w:noProof/>
          <w:sz w:val="24"/>
          <w:szCs w:val="24"/>
        </w:rPr>
        <w:fldChar w:fldCharType="end"/>
      </w:r>
      <w:r w:rsidR="00D67B5E">
        <w:rPr>
          <w:rFonts w:ascii="Times New Roman" w:hAnsi="Times New Roman" w:cs="Times New Roman"/>
          <w:noProof/>
          <w:sz w:val="24"/>
          <w:szCs w:val="24"/>
        </w:rPr>
        <w:t>),</w:t>
      </w:r>
      <w:r w:rsidR="00D67B5E">
        <w:rPr>
          <w:rFonts w:ascii="Times New Roman" w:hAnsi="Times New Roman" w:cs="Times New Roman"/>
          <w:sz w:val="24"/>
          <w:szCs w:val="24"/>
        </w:rPr>
        <w:t xml:space="preserve"> p</w:t>
      </w:r>
      <w:r w:rsidR="007E75C4">
        <w:rPr>
          <w:rFonts w:ascii="Times New Roman" w:hAnsi="Times New Roman" w:cs="Times New Roman"/>
          <w:sz w:val="24"/>
          <w:szCs w:val="24"/>
        </w:rPr>
        <w:t xml:space="preserve">roponents of the 2D:4D </w:t>
      </w:r>
      <w:r w:rsidR="00F26E0E">
        <w:rPr>
          <w:rFonts w:ascii="Times New Roman" w:hAnsi="Times New Roman" w:cs="Times New Roman"/>
          <w:sz w:val="24"/>
          <w:szCs w:val="24"/>
        </w:rPr>
        <w:t xml:space="preserve">ratio </w:t>
      </w:r>
      <w:r w:rsidR="007E75C4">
        <w:rPr>
          <w:rFonts w:ascii="Times New Roman" w:hAnsi="Times New Roman" w:cs="Times New Roman"/>
          <w:sz w:val="24"/>
          <w:szCs w:val="24"/>
        </w:rPr>
        <w:t>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w:t>
      </w:r>
      <w:r w:rsidR="00F26E0E">
        <w:rPr>
          <w:rFonts w:ascii="Times New Roman" w:hAnsi="Times New Roman" w:cs="Times New Roman"/>
          <w:sz w:val="24"/>
          <w:szCs w:val="24"/>
        </w:rPr>
        <w:t xml:space="preserve"> Hence, our large-scale experiment with well-controlled video games</w:t>
      </w:r>
      <w:r w:rsidR="008B0970">
        <w:rPr>
          <w:rFonts w:ascii="Times New Roman" w:hAnsi="Times New Roman" w:cs="Times New Roman"/>
          <w:sz w:val="24"/>
          <w:szCs w:val="24"/>
        </w:rPr>
        <w:t>, a social provocation, and an opportunity to aggress</w:t>
      </w:r>
      <w:r w:rsidR="00F26E0E">
        <w:rPr>
          <w:rFonts w:ascii="Times New Roman" w:hAnsi="Times New Roman" w:cs="Times New Roman"/>
          <w:sz w:val="24"/>
          <w:szCs w:val="24"/>
        </w:rPr>
        <w:t xml:space="preserve"> provides an ideal test of the </w:t>
      </w:r>
      <w:r w:rsidR="008B0970">
        <w:rPr>
          <w:rFonts w:ascii="Times New Roman" w:hAnsi="Times New Roman" w:cs="Times New Roman"/>
          <w:sz w:val="24"/>
          <w:szCs w:val="24"/>
        </w:rPr>
        <w:t xml:space="preserve">correlation between </w:t>
      </w:r>
      <w:r w:rsidR="00F26E0E">
        <w:rPr>
          <w:rFonts w:ascii="Times New Roman" w:hAnsi="Times New Roman" w:cs="Times New Roman"/>
          <w:sz w:val="24"/>
          <w:szCs w:val="24"/>
        </w:rPr>
        <w:t>2D:4D ratio</w:t>
      </w:r>
      <w:r w:rsidR="008B0970">
        <w:rPr>
          <w:rFonts w:ascii="Times New Roman" w:hAnsi="Times New Roman" w:cs="Times New Roman"/>
          <w:sz w:val="24"/>
          <w:szCs w:val="24"/>
        </w:rPr>
        <w:t xml:space="preserve"> and aggression</w:t>
      </w:r>
      <w:r w:rsidR="00F26E0E">
        <w:rPr>
          <w:rFonts w:ascii="Times New Roman" w:hAnsi="Times New Roman" w:cs="Times New Roman"/>
          <w:sz w:val="24"/>
          <w:szCs w:val="24"/>
        </w:rPr>
        <w:t>.</w:t>
      </w:r>
    </w:p>
    <w:p w14:paraId="165F720D" w14:textId="71C1E907"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r w:rsidR="00A66F93">
        <w:rPr>
          <w:rFonts w:ascii="Times New Roman" w:hAnsi="Times New Roman" w:cs="Times New Roman"/>
          <w:b/>
          <w:sz w:val="24"/>
          <w:szCs w:val="24"/>
        </w:rPr>
        <w:t>Video Games</w:t>
      </w:r>
    </w:p>
    <w:p w14:paraId="2691ADCC" w14:textId="19E4A1BE"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noteIndex" : 0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15E39E97"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he 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 xml:space="preserve">yields little evidence against an effect of game </w:t>
      </w:r>
      <w:r w:rsidR="00EC7297">
        <w:rPr>
          <w:rFonts w:ascii="Times New Roman" w:hAnsi="Times New Roman" w:cs="Times New Roman"/>
          <w:sz w:val="24"/>
          <w:szCs w:val="24"/>
        </w:rPr>
        <w:lastRenderedPageBreak/>
        <w:t>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Przybylski et al.,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w:t>
      </w:r>
      <w:r w:rsidR="008B0970">
        <w:rPr>
          <w:rFonts w:ascii="Times New Roman" w:hAnsi="Times New Roman" w:cs="Times New Roman"/>
          <w:sz w:val="24"/>
          <w:szCs w:val="24"/>
        </w:rPr>
        <w:t xml:space="preserve"> </w:t>
      </w:r>
      <w:r w:rsidR="008B0970">
        <w:rPr>
          <w:rFonts w:ascii="Times New Roman" w:hAnsi="Times New Roman" w:cs="Times New Roman"/>
          <w:sz w:val="24"/>
          <w:szCs w:val="24"/>
        </w:rPr>
        <w:fldChar w:fldCharType="begin" w:fldLock="1"/>
      </w:r>
      <w:r w:rsidR="00D67B5E">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manualFormatting" : "(but see Hagger et al., 2016 for evidence that cognitive control does not deplete)", "plainTextFormattedCitation" : "(Hagger et al., 2016)", "previouslyFormattedCitation" : "(Hagger et al., 2016)" }, "properties" : { "noteIndex" : 0 }, "schema" : "https://github.com/citation-style-language/schema/raw/master/csl-citation.json" }</w:instrText>
      </w:r>
      <w:r w:rsidR="008B0970">
        <w:rPr>
          <w:rFonts w:ascii="Times New Roman" w:hAnsi="Times New Roman" w:cs="Times New Roman"/>
          <w:sz w:val="24"/>
          <w:szCs w:val="24"/>
        </w:rPr>
        <w:fldChar w:fldCharType="separate"/>
      </w:r>
      <w:r w:rsidR="008B0970" w:rsidRPr="008B0970">
        <w:rPr>
          <w:rFonts w:ascii="Times New Roman" w:hAnsi="Times New Roman" w:cs="Times New Roman"/>
          <w:noProof/>
          <w:sz w:val="24"/>
          <w:szCs w:val="24"/>
        </w:rPr>
        <w:t>(</w:t>
      </w:r>
      <w:r w:rsidR="008B0970">
        <w:rPr>
          <w:rFonts w:ascii="Times New Roman" w:hAnsi="Times New Roman" w:cs="Times New Roman"/>
          <w:noProof/>
          <w:sz w:val="24"/>
          <w:szCs w:val="24"/>
        </w:rPr>
        <w:t xml:space="preserve">but see </w:t>
      </w:r>
      <w:r w:rsidR="008B0970" w:rsidRPr="008B0970">
        <w:rPr>
          <w:rFonts w:ascii="Times New Roman" w:hAnsi="Times New Roman" w:cs="Times New Roman"/>
          <w:noProof/>
          <w:sz w:val="24"/>
          <w:szCs w:val="24"/>
        </w:rPr>
        <w:t>Hagger et al., 2016</w:t>
      </w:r>
      <w:r w:rsidR="008B0970">
        <w:rPr>
          <w:rFonts w:ascii="Times New Roman" w:hAnsi="Times New Roman" w:cs="Times New Roman"/>
          <w:noProof/>
          <w:sz w:val="24"/>
          <w:szCs w:val="24"/>
        </w:rPr>
        <w:t xml:space="preserve"> for evidence that cognitive control does not deplete</w:t>
      </w:r>
      <w:r w:rsidR="008B0970" w:rsidRPr="008B0970">
        <w:rPr>
          <w:rFonts w:ascii="Times New Roman" w:hAnsi="Times New Roman" w:cs="Times New Roman"/>
          <w:noProof/>
          <w:sz w:val="24"/>
          <w:szCs w:val="24"/>
        </w:rPr>
        <w:t>)</w:t>
      </w:r>
      <w:r w:rsidR="008B0970">
        <w:rPr>
          <w:rFonts w:ascii="Times New Roman" w:hAnsi="Times New Roman" w:cs="Times New Roman"/>
          <w:sz w:val="24"/>
          <w:szCs w:val="24"/>
        </w:rPr>
        <w:fldChar w:fldCharType="end"/>
      </w:r>
      <w:r w:rsidR="006F66AE">
        <w:rPr>
          <w:rFonts w:ascii="Times New Roman" w:hAnsi="Times New Roman" w:cs="Times New Roman"/>
          <w:sz w:val="24"/>
          <w:szCs w:val="24"/>
        </w:rPr>
        <w:t xml:space="preserve">. </w:t>
      </w:r>
      <w:r w:rsidR="0037480C">
        <w:rPr>
          <w:rFonts w:ascii="Times New Roman" w:hAnsi="Times New Roman" w:cs="Times New Roman"/>
          <w:sz w:val="24"/>
          <w:szCs w:val="24"/>
        </w:rPr>
        <w:t xml:space="preserve">The possibility that difficulty rather than violent content </w:t>
      </w:r>
      <w:r w:rsidR="008B0970">
        <w:rPr>
          <w:rFonts w:ascii="Times New Roman" w:hAnsi="Times New Roman" w:cs="Times New Roman"/>
          <w:sz w:val="24"/>
          <w:szCs w:val="24"/>
        </w:rPr>
        <w:t>may stimulate</w:t>
      </w:r>
      <w:r w:rsidR="0037480C">
        <w:rPr>
          <w:rFonts w:ascii="Times New Roman" w:hAnsi="Times New Roman" w:cs="Times New Roman"/>
          <w:sz w:val="24"/>
          <w:szCs w:val="24"/>
        </w:rPr>
        <w:t xml:space="preserve"> subsequent aggression motivated us to manipulate vide</w:t>
      </w:r>
      <w:r w:rsidR="008B0970">
        <w:rPr>
          <w:rFonts w:ascii="Times New Roman" w:hAnsi="Times New Roman" w:cs="Times New Roman"/>
          <w:sz w:val="24"/>
          <w:szCs w:val="24"/>
        </w:rPr>
        <w:t>o</w:t>
      </w:r>
      <w:r w:rsidR="0037480C">
        <w:rPr>
          <w:rFonts w:ascii="Times New Roman" w:hAnsi="Times New Roman" w:cs="Times New Roman"/>
          <w:sz w:val="24"/>
          <w:szCs w:val="24"/>
        </w:rPr>
        <w:t xml:space="preserve"> game violence and video game difficulty in a factorial design. </w:t>
      </w:r>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52A64576"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Another approach is to apply the potential confounds as 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lastRenderedPageBreak/>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4BEDC6E3"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noteIndex" : 0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41A2D553"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manualFormatting" : "(see Campbell, 2006)", "plainTextFormattedCitation" : "(Campbell, 2006)", "previouslyFormattedCitation" : "(Campbell, 2006)"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4A042C">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 xml:space="preserve">(Wingfield, Ball, Dufty, Hegner, &amp; </w:t>
      </w:r>
      <w:r w:rsidR="0045492C" w:rsidRPr="0045492C">
        <w:rPr>
          <w:rFonts w:ascii="Times New Roman" w:hAnsi="Times New Roman" w:cs="Times New Roman"/>
          <w:noProof/>
          <w:sz w:val="24"/>
          <w:szCs w:val="24"/>
        </w:rPr>
        <w:lastRenderedPageBreak/>
        <w:t>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manualFormatting" : "(see Archer, 2009)", "plainTextFormattedCitation" : "(Archer, 2009)", "previouslyFormattedCitation" : "(Archer, 2009)"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5068B3">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7E2BAB2A"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w:t>
      </w:r>
      <w:r w:rsidR="00EF44A6">
        <w:rPr>
          <w:rFonts w:ascii="Times New Roman" w:hAnsi="Times New Roman" w:cs="Times New Roman"/>
          <w:sz w:val="24"/>
          <w:szCs w:val="24"/>
        </w:rPr>
        <w:t>with men having</w:t>
      </w:r>
      <w:r w:rsidRPr="00C268BF">
        <w:rPr>
          <w:rFonts w:ascii="Times New Roman" w:hAnsi="Times New Roman" w:cs="Times New Roman"/>
          <w:sz w:val="24"/>
          <w:szCs w:val="24"/>
        </w:rPr>
        <w:t xml:space="preserve"> </w:t>
      </w:r>
      <w:r w:rsidR="00EF44A6">
        <w:rPr>
          <w:rFonts w:ascii="Times New Roman" w:hAnsi="Times New Roman" w:cs="Times New Roman"/>
          <w:sz w:val="24"/>
          <w:szCs w:val="24"/>
        </w:rPr>
        <w:t>lower 2D:4D ratios than women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manualFormatting" : "Manning, Scutt, Wilson, &amp; Lewis-Jones, 1998; Phelps, 1952", "plainTextFormattedCitation" : "(Manning, Scutt, Wilson, &amp; Lewis-Jones, 1998; Phelps, 1952)", "previouslyFormattedCitation" : "(Manning, Scutt, Wilson, &amp; Lewis-Jones, 1998; Phelps, 1952)"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C96429">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et al., 200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4D28CD97"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xml:space="preserve">. Similarly, it is argued that the relationship between 2D:4D ratio and behavior in an economic dictator game reverses depending on whether participants are in a neutral or aggressive context, e.g., having </w:t>
      </w:r>
      <w:r w:rsidR="0038609F">
        <w:rPr>
          <w:rFonts w:ascii="Times New Roman" w:hAnsi="Times New Roman" w:cs="Times New Roman"/>
          <w:sz w:val="24"/>
          <w:szCs w:val="24"/>
        </w:rPr>
        <w:lastRenderedPageBreak/>
        <w:t>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3F2AC6FF"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4D2AE19E"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number of models of aggressive behavior suggest that, as causes of aggression </w:t>
      </w:r>
      <w:r w:rsidR="00EF44A6">
        <w:rPr>
          <w:rFonts w:ascii="Times New Roman" w:hAnsi="Times New Roman" w:cs="Times New Roman"/>
          <w:sz w:val="24"/>
          <w:szCs w:val="24"/>
        </w:rPr>
        <w:t>coincide</w:t>
      </w:r>
      <w:r>
        <w:rPr>
          <w:rFonts w:ascii="Times New Roman" w:hAnsi="Times New Roman" w:cs="Times New Roman"/>
          <w:sz w:val="24"/>
          <w:szCs w:val="24"/>
        </w:rPr>
        <w:t>,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w:t>
      </w:r>
      <w:r w:rsidR="00EF44A6">
        <w:rPr>
          <w:rFonts w:ascii="Times New Roman" w:hAnsi="Times New Roman" w:cs="Times New Roman"/>
          <w:sz w:val="24"/>
          <w:szCs w:val="24"/>
        </w:rPr>
        <w:t xml:space="preserve">aggression-stimulating </w:t>
      </w:r>
      <w:r>
        <w:rPr>
          <w:rFonts w:ascii="Times New Roman" w:hAnsi="Times New Roman" w:cs="Times New Roman"/>
          <w:sz w:val="24"/>
          <w:szCs w:val="24"/>
        </w:rPr>
        <w:t xml:space="preserve">factors </w:t>
      </w:r>
      <w:r w:rsidR="00EF44A6">
        <w:rPr>
          <w:rFonts w:ascii="Times New Roman" w:hAnsi="Times New Roman" w:cs="Times New Roman"/>
          <w:sz w:val="24"/>
          <w:szCs w:val="24"/>
        </w:rPr>
        <w:t>are</w:t>
      </w:r>
      <w:r>
        <w:rPr>
          <w:rFonts w:ascii="Times New Roman" w:hAnsi="Times New Roman" w:cs="Times New Roman"/>
          <w:sz w:val="24"/>
          <w:szCs w:val="24"/>
        </w:rPr>
        <w:t xml:space="preserve"> thought to </w:t>
      </w:r>
      <w:r w:rsidR="00ED4F50">
        <w:rPr>
          <w:rFonts w:ascii="Times New Roman" w:hAnsi="Times New Roman" w:cs="Times New Roman"/>
          <w:sz w:val="24"/>
          <w:szCs w:val="24"/>
        </w:rPr>
        <w:t>have superadditive effects</w:t>
      </w:r>
      <w:r w:rsidR="00EF44A6">
        <w:rPr>
          <w:rFonts w:ascii="Times New Roman" w:hAnsi="Times New Roman" w:cs="Times New Roman"/>
          <w:sz w:val="24"/>
          <w:szCs w:val="24"/>
        </w:rPr>
        <w:t xml:space="preserve"> in combination</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w:t>
      </w:r>
      <w:r w:rsidR="00952314">
        <w:rPr>
          <w:rFonts w:ascii="Times New Roman" w:hAnsi="Times New Roman" w:cs="Times New Roman"/>
          <w:sz w:val="24"/>
          <w:szCs w:val="24"/>
        </w:rPr>
        <w:lastRenderedPageBreak/>
        <w:t xml:space="preserve">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4003D697"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2571EBC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08B59EB3"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ins w:id="5" w:author="Bartholow, Bruce D." w:date="2018-03-07T16:16:00Z">
        <w:r w:rsidR="004E18B2">
          <w:rPr>
            <w:rFonts w:ascii="Times New Roman" w:hAnsi="Times New Roman" w:cs="Times New Roman"/>
            <w:b/>
            <w:sz w:val="24"/>
            <w:szCs w:val="24"/>
          </w:rPr>
          <w:t xml:space="preserve"> </w:t>
        </w:r>
      </w:ins>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noteIndex" : 0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 xml:space="preserve">about flexible quantification methods associated </w:t>
      </w:r>
      <w:r w:rsidR="009B5C74">
        <w:rPr>
          <w:rFonts w:ascii="Times New Roman" w:hAnsi="Times New Roman" w:cs="Times New Roman"/>
          <w:sz w:val="24"/>
          <w:szCs w:val="24"/>
        </w:rPr>
        <w:lastRenderedPageBreak/>
        <w:t>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49FBB376"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 see post-questionnaire)</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commentRangeStart w:id="6"/>
      <w:r w:rsidR="00D51E01">
        <w:rPr>
          <w:rFonts w:ascii="Times New Roman" w:hAnsi="Times New Roman" w:cs="Times New Roman"/>
          <w:sz w:val="24"/>
          <w:szCs w:val="24"/>
        </w:rPr>
        <w:t>, see post-questionnaire</w:t>
      </w:r>
      <w:commentRangeEnd w:id="6"/>
      <w:r w:rsidR="004E18B2">
        <w:rPr>
          <w:rStyle w:val="CommentReference"/>
        </w:rPr>
        <w:commentReference w:id="6"/>
      </w:r>
      <w:r w:rsidR="00D51E01">
        <w:rPr>
          <w:rFonts w:ascii="Times New Roman" w:hAnsi="Times New Roman" w:cs="Times New Roman"/>
          <w:sz w:val="24"/>
          <w:szCs w:val="24"/>
        </w:rPr>
        <w:t>)</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58ED0FE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 xml:space="preserve">Players had a rapid-fire tool and a slow-but-powerful tool (in the violent condition, these were a </w:t>
      </w:r>
      <w:r w:rsidR="009B5C74">
        <w:rPr>
          <w:rFonts w:ascii="Times New Roman" w:hAnsi="Times New Roman" w:cs="Times New Roman"/>
          <w:sz w:val="24"/>
          <w:szCs w:val="24"/>
        </w:rPr>
        <w:lastRenderedPageBreak/>
        <w:t>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1163836D"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xml:space="preserve">, using guns, claws, or fireballs in the violent game and throwing </w:t>
      </w:r>
      <w:r w:rsidR="009B5C74">
        <w:rPr>
          <w:rFonts w:ascii="Times New Roman" w:hAnsi="Times New Roman" w:cs="Times New Roman"/>
          <w:sz w:val="24"/>
          <w:szCs w:val="24"/>
        </w:rPr>
        <w:lastRenderedPageBreak/>
        <w:t>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ould not attack the player. Instead, they would walk very slowly towards the player and wait to be killed or zorched.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19A6F242"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w:t>
      </w:r>
      <w:r w:rsidR="002828DC" w:rsidRPr="0078362B">
        <w:rPr>
          <w:rFonts w:ascii="Times New Roman" w:hAnsi="Times New Roman" w:cs="Times New Roman"/>
          <w:sz w:val="24"/>
          <w:szCs w:val="24"/>
        </w:rPr>
        <w:lastRenderedPageBreak/>
        <w:t xml:space="preserve">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275C4C6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w:t>
      </w:r>
      <w:r w:rsidR="005068B3">
        <w:rPr>
          <w:rFonts w:ascii="Times New Roman" w:hAnsi="Times New Roman" w:cs="Times New Roman"/>
          <w:sz w:val="24"/>
          <w:szCs w:val="24"/>
        </w:rPr>
        <w:t>read.</w:t>
      </w:r>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prepar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5 minutes before the end of the game session.</w:t>
      </w:r>
    </w:p>
    <w:p w14:paraId="52C4CE2E" w14:textId="39469F51"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4E18B2">
        <w:rPr>
          <w:rFonts w:ascii="Times New Roman" w:hAnsi="Times New Roman" w:cs="Times New Roman"/>
          <w:sz w:val="24"/>
          <w:szCs w:val="24"/>
        </w:rPr>
        <w:t xml:space="preserve"> and </w:t>
      </w:r>
      <w:r w:rsidRPr="0078362B">
        <w:rPr>
          <w:rFonts w:ascii="Times New Roman" w:hAnsi="Times New Roman" w:cs="Times New Roman"/>
          <w:sz w:val="24"/>
          <w:szCs w:val="24"/>
        </w:rPr>
        <w:t xml:space="preserve">pressed </w:t>
      </w:r>
      <w:r w:rsidR="004E18B2">
        <w:rPr>
          <w:rFonts w:ascii="Times New Roman" w:hAnsi="Times New Roman" w:cs="Times New Roman"/>
          <w:sz w:val="24"/>
          <w:szCs w:val="24"/>
        </w:rPr>
        <w:t xml:space="preserve">a key </w:t>
      </w:r>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r w:rsidR="004E18B2">
        <w:rPr>
          <w:rFonts w:ascii="Times New Roman" w:hAnsi="Times New Roman" w:cs="Times New Roman"/>
          <w:sz w:val="24"/>
          <w:szCs w:val="24"/>
        </w:rPr>
        <w:t xml:space="preserve">assistant then quit the </w:t>
      </w:r>
      <w:r w:rsidRPr="0078362B">
        <w:rPr>
          <w:rFonts w:ascii="Times New Roman" w:hAnsi="Times New Roman" w:cs="Times New Roman"/>
          <w:sz w:val="24"/>
          <w:szCs w:val="24"/>
        </w:rPr>
        <w:t xml:space="preserve">game by pressing Alt+F4. The </w:t>
      </w:r>
      <w:r w:rsidR="00B43D17">
        <w:rPr>
          <w:rFonts w:ascii="Times New Roman" w:hAnsi="Times New Roman" w:cs="Times New Roman"/>
          <w:sz w:val="24"/>
          <w:szCs w:val="24"/>
        </w:rPr>
        <w:t>research assistant</w:t>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4096684F"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r w:rsidR="00066FC9">
        <w:rPr>
          <w:rFonts w:ascii="Times New Roman" w:hAnsi="Times New Roman" w:cs="Times New Roman"/>
          <w:sz w:val="24"/>
          <w:szCs w:val="24"/>
        </w:rPr>
        <w:t>cold pressor</w:t>
      </w:r>
      <w:r w:rsidR="00362B13">
        <w:rPr>
          <w:rFonts w:ascii="Times New Roman" w:hAnsi="Times New Roman" w:cs="Times New Roman"/>
          <w:sz w:val="24"/>
          <w:szCs w:val="24"/>
        </w:rPr>
        <w:t xml:space="preserve"> task.</w:t>
      </w:r>
    </w:p>
    <w:p w14:paraId="5AD2CEBF" w14:textId="652C856D"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w:t>
      </w:r>
      <w:r w:rsidR="00AD4343">
        <w:rPr>
          <w:rFonts w:ascii="Times New Roman" w:hAnsi="Times New Roman" w:cs="Times New Roman"/>
          <w:sz w:val="24"/>
          <w:szCs w:val="24"/>
        </w:rPr>
        <w:lastRenderedPageBreak/>
        <w:t xml:space="preserve">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r w:rsidRPr="00992ECA">
        <w:rPr>
          <w:rFonts w:ascii="Times New Roman" w:hAnsi="Times New Roman" w:cs="Times New Roman"/>
          <w:b/>
          <w:sz w:val="24"/>
          <w:szCs w:val="24"/>
        </w:rPr>
        <w:lastRenderedPageBreak/>
        <w:t>Results</w:t>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FBC982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w:t>
      </w:r>
      <w:r w:rsidR="00B43D17" w:rsidRPr="00513A3B">
        <w:rPr>
          <w:rFonts w:ascii="Times New Roman" w:hAnsi="Times New Roman" w:cs="Times New Roman"/>
          <w:sz w:val="24"/>
          <w:szCs w:val="24"/>
        </w:rPr>
        <w:t>A further 27 subjects were excluded because the research assistants indicated some failure of deception or of methodology.</w:t>
      </w:r>
      <w:r w:rsidR="00B43D17">
        <w:rPr>
          <w:rFonts w:ascii="Times New Roman" w:hAnsi="Times New Roman" w:cs="Times New Roman"/>
          <w:sz w:val="24"/>
          <w:szCs w:val="24"/>
        </w:rPr>
        <w:t xml:space="preserve"> (For results when these subjects are included, see the supplement.) </w:t>
      </w:r>
      <w:r w:rsidR="004E18B2">
        <w:rPr>
          <w:rFonts w:ascii="Times New Roman" w:hAnsi="Times New Roman" w:cs="Times New Roman"/>
          <w:sz w:val="24"/>
          <w:szCs w:val="24"/>
        </w:rPr>
        <w:t>Three</w:t>
      </w:r>
      <w:r w:rsidR="004E18B2" w:rsidRPr="00513A3B">
        <w:rPr>
          <w:rFonts w:ascii="Times New Roman" w:hAnsi="Times New Roman" w:cs="Times New Roman"/>
          <w:sz w:val="24"/>
          <w:szCs w:val="24"/>
        </w:rPr>
        <w:t xml:space="preserve"> </w:t>
      </w:r>
      <w:r w:rsidR="004E18B2">
        <w:rPr>
          <w:rFonts w:ascii="Times New Roman" w:hAnsi="Times New Roman" w:cs="Times New Roman"/>
          <w:sz w:val="24"/>
          <w:szCs w:val="24"/>
        </w:rPr>
        <w:t xml:space="preserve">additional </w:t>
      </w:r>
      <w:r w:rsidRPr="00513A3B">
        <w:rPr>
          <w:rFonts w:ascii="Times New Roman" w:hAnsi="Times New Roman" w:cs="Times New Roman"/>
          <w:sz w:val="24"/>
          <w:szCs w:val="24"/>
        </w:rPr>
        <w:t>subjects</w:t>
      </w:r>
      <w:r w:rsidR="004E18B2">
        <w:rPr>
          <w:rFonts w:ascii="Times New Roman" w:hAnsi="Times New Roman" w:cs="Times New Roman"/>
          <w:sz w:val="24"/>
          <w:szCs w:val="24"/>
        </w:rPr>
        <w:t>’ data were excluded due to experimenter error</w:t>
      </w:r>
      <w:r w:rsidRPr="00513A3B">
        <w:rPr>
          <w:rFonts w:ascii="Times New Roman" w:hAnsi="Times New Roman" w:cs="Times New Roman"/>
          <w:sz w:val="24"/>
          <w:szCs w:val="24"/>
        </w:rPr>
        <w:t xml:space="preserve"> </w:t>
      </w:r>
      <w:r w:rsidR="004E18B2">
        <w:rPr>
          <w:rFonts w:ascii="Times New Roman" w:hAnsi="Times New Roman" w:cs="Times New Roman"/>
          <w:sz w:val="24"/>
          <w:szCs w:val="24"/>
        </w:rPr>
        <w:t>(</w:t>
      </w:r>
      <w:r w:rsidR="00CF4C8B" w:rsidRPr="00513A3B">
        <w:rPr>
          <w:rFonts w:ascii="Times New Roman" w:hAnsi="Times New Roman" w:cs="Times New Roman"/>
          <w:sz w:val="24"/>
          <w:szCs w:val="24"/>
        </w:rPr>
        <w:t>the wrong game file had been used</w:t>
      </w:r>
      <w:r w:rsidR="004E18B2">
        <w:rPr>
          <w:rFonts w:ascii="Times New Roman" w:hAnsi="Times New Roman" w:cs="Times New Roman"/>
          <w:sz w:val="24"/>
          <w:szCs w:val="24"/>
        </w:rPr>
        <w:t>)</w:t>
      </w:r>
      <w:r w:rsidR="00513A3B" w:rsidRPr="00513A3B">
        <w:rPr>
          <w:rFonts w:ascii="Times New Roman" w:hAnsi="Times New Roman" w:cs="Times New Roman"/>
          <w:sz w:val="24"/>
          <w:szCs w:val="24"/>
        </w:rPr>
        <w:t xml:space="preserve">.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AE0F09">
      <w:pPr>
        <w:keepNext/>
        <w:keepLines/>
        <w:spacing w:after="0" w:line="480" w:lineRule="auto"/>
        <w:outlineLvl w:val="1"/>
        <w:rPr>
          <w:rFonts w:ascii="Times New Roman" w:eastAsia="Times New Roman" w:hAnsi="Times New Roman" w:cs="Times New Roman"/>
          <w:b/>
          <w:bCs/>
          <w:sz w:val="24"/>
          <w:szCs w:val="32"/>
        </w:rPr>
      </w:pPr>
      <w:bookmarkStart w:id="7" w:name="exploratory-analyses"/>
      <w:bookmarkEnd w:id="7"/>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AE0F09">
        <w:rPr>
          <w:rFonts w:ascii="Times New Roman" w:eastAsia="Cambria" w:hAnsi="Times New Roman" w:cs="Times New Roman"/>
          <w:b/>
          <w:sz w:val="24"/>
          <w:szCs w:val="24"/>
        </w:rPr>
        <w:t>Game manipulation.</w:t>
      </w:r>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2.4]).</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AE0F09">
        <w:rPr>
          <w:rFonts w:ascii="Times New Roman" w:eastAsia="Cambria" w:hAnsi="Times New Roman" w:cs="Times New Roman"/>
          <w:b/>
          <w:sz w:val="24"/>
          <w:szCs w:val="24"/>
        </w:rPr>
        <w:t>Provocation.</w:t>
      </w:r>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31F7A2EF"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dependent variable was a sensitive measure of aggression, we tested whether these participants more provoked by the </w:t>
      </w:r>
      <w:r w:rsidRPr="0031115A">
        <w:rPr>
          <w:rFonts w:ascii="Times New Roman" w:eastAsia="Cambria" w:hAnsi="Times New Roman" w:cs="Times New Roman"/>
          <w:sz w:val="24"/>
          <w:szCs w:val="24"/>
        </w:rPr>
        <w:lastRenderedPageBreak/>
        <w:t xml:space="preserve">feedback gave higher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 The relationship was moderately strong,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suggesting that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measure was indeed influenced by participants’ </w:t>
      </w:r>
      <w:commentRangeStart w:id="8"/>
      <w:r w:rsidRPr="0031115A">
        <w:rPr>
          <w:rFonts w:ascii="Times New Roman" w:eastAsia="Cambria" w:hAnsi="Times New Roman" w:cs="Times New Roman"/>
          <w:sz w:val="24"/>
          <w:szCs w:val="24"/>
        </w:rPr>
        <w:t>intent to aggress</w:t>
      </w:r>
      <w:commentRangeEnd w:id="8"/>
      <w:r w:rsidR="004E18B2">
        <w:rPr>
          <w:rStyle w:val="CommentReference"/>
        </w:rPr>
        <w:commentReference w:id="8"/>
      </w:r>
      <w:r w:rsidRPr="0031115A">
        <w:rPr>
          <w:rFonts w:ascii="Times New Roman" w:eastAsia="Cambria" w:hAnsi="Times New Roman" w:cs="Times New Roman"/>
          <w:sz w:val="24"/>
          <w:szCs w:val="24"/>
        </w:rPr>
        <w:t>. A scatterplot and loess regression line are provided in Figure 1.</w:t>
      </w:r>
    </w:p>
    <w:p w14:paraId="7104619C" w14:textId="2F5ECC8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00AE0F09">
        <w:rPr>
          <w:rFonts w:ascii="Times New Roman" w:eastAsia="Cambria" w:hAnsi="Times New Roman" w:cs="Times New Roman"/>
          <w:sz w:val="24"/>
          <w:szCs w:val="24"/>
        </w:rPr>
        <w:t xml:space="preserve"> = -0.1 [-0.34, 0.13]</w:t>
      </w:r>
      <w:r w:rsidRPr="0031115A">
        <w:rPr>
          <w:rFonts w:ascii="Times New Roman" w:eastAsia="Cambria" w:hAnsi="Times New Roman" w:cs="Times New Roman"/>
          <w:sz w:val="24"/>
          <w:szCs w:val="24"/>
        </w:rPr>
        <w:t>), suggesting that the game played had a minimal influence on participants’ provocation.</w:t>
      </w:r>
    </w:p>
    <w:p w14:paraId="5021939C" w14:textId="5922AC2E"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9" w:name="conventional-general-linear-models."/>
      <w:bookmarkEnd w:id="9"/>
      <w:r w:rsidRPr="00AE0F09">
        <w:rPr>
          <w:rFonts w:ascii="Times New Roman" w:eastAsia="Times New Roman" w:hAnsi="Times New Roman" w:cs="Times New Roman"/>
          <w:b/>
          <w:bCs/>
          <w:sz w:val="24"/>
          <w:szCs w:val="28"/>
        </w:rPr>
        <w:t>Con</w:t>
      </w:r>
      <w:r w:rsidR="00AE0F09">
        <w:rPr>
          <w:rFonts w:ascii="Times New Roman" w:eastAsia="Times New Roman" w:hAnsi="Times New Roman" w:cs="Times New Roman"/>
          <w:b/>
          <w:bCs/>
          <w:sz w:val="24"/>
          <w:szCs w:val="28"/>
        </w:rPr>
        <w:t>ventional General Linear Models</w:t>
      </w:r>
    </w:p>
    <w:p w14:paraId="33289DC4" w14:textId="17EF64A8"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General linear models were used to look for main effects and interactions of game difficulty, game violence, and 2D:4D ratio. </w:t>
      </w:r>
      <w:r w:rsidR="00AE0F09">
        <w:rPr>
          <w:rFonts w:ascii="Times New Roman" w:eastAsia="Cambria" w:hAnsi="Times New Roman" w:cs="Times New Roman"/>
          <w:sz w:val="24"/>
          <w:szCs w:val="24"/>
        </w:rPr>
        <w:t xml:space="preserve">These tests were preregistered. </w:t>
      </w:r>
      <w:r w:rsidRPr="0031115A">
        <w:rPr>
          <w:rFonts w:ascii="Times New Roman" w:eastAsia="Cambria" w:hAnsi="Times New Roman" w:cs="Times New Roman"/>
          <w:sz w:val="24"/>
          <w:szCs w:val="24"/>
        </w:rPr>
        <w:t>Two models were used to look for effects of left and right 2D:4D ratio separately. Factors were contrast-coded and 2D:4D ratios were standardized to preserve orthogonality of parameter estimates. Cell means and SDs are provided in Table 1</w:t>
      </w:r>
      <w:r w:rsidR="00215C2F">
        <w:rPr>
          <w:rFonts w:ascii="Times New Roman" w:eastAsia="Cambria" w:hAnsi="Times New Roman" w:cs="Times New Roman"/>
          <w:sz w:val="24"/>
          <w:szCs w:val="24"/>
        </w:rPr>
        <w:t xml:space="preserve">. </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w:t>
      </w:r>
      <w:r w:rsidRPr="0031115A">
        <w:rPr>
          <w:rFonts w:ascii="Times New Roman" w:eastAsia="Cambria" w:hAnsi="Times New Roman" w:cs="Times New Roman"/>
          <w:sz w:val="24"/>
          <w:szCs w:val="24"/>
        </w:rPr>
        <w:lastRenderedPageBreak/>
        <w:t>[-.09, .15]) had a significant main effect on aggressive behavior. Additionally, effects of game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4921601C" w:rsidR="0031115A" w:rsidRPr="00AE0F09" w:rsidRDefault="00AE0F09" w:rsidP="00AE0F09">
      <w:pPr>
        <w:keepNext/>
        <w:keepLines/>
        <w:spacing w:after="0" w:line="480" w:lineRule="auto"/>
        <w:outlineLvl w:val="2"/>
        <w:rPr>
          <w:rFonts w:ascii="Times New Roman" w:eastAsia="Times New Roman" w:hAnsi="Times New Roman" w:cs="Times New Roman"/>
          <w:b/>
          <w:bCs/>
          <w:sz w:val="24"/>
          <w:szCs w:val="28"/>
        </w:rPr>
      </w:pPr>
      <w:bookmarkStart w:id="10" w:name="bayesian-anova."/>
      <w:bookmarkEnd w:id="10"/>
      <w:r>
        <w:rPr>
          <w:rFonts w:ascii="Times New Roman" w:eastAsia="Times New Roman" w:hAnsi="Times New Roman" w:cs="Times New Roman"/>
          <w:b/>
          <w:bCs/>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Cauchy(.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447DDDE" w14:textId="272F1FDC" w:rsidR="0031115A" w:rsidRPr="0031115A" w:rsidRDefault="0031115A" w:rsidP="00AE0F09">
      <w:pPr>
        <w:keepNext/>
        <w:keepLines/>
        <w:spacing w:after="0" w:line="480" w:lineRule="auto"/>
        <w:ind w:firstLine="720"/>
        <w:outlineLvl w:val="2"/>
        <w:rPr>
          <w:rFonts w:ascii="Times New Roman" w:eastAsia="Cambria" w:hAnsi="Times New Roman" w:cs="Times New Roman"/>
          <w:sz w:val="24"/>
          <w:szCs w:val="24"/>
        </w:rPr>
      </w:pPr>
      <w:bookmarkStart w:id="11" w:name="non-local-bayesian-prior."/>
      <w:bookmarkEnd w:id="11"/>
      <w:r w:rsidRPr="00AE0F09">
        <w:rPr>
          <w:rFonts w:ascii="Times New Roman" w:eastAsia="Times New Roman" w:hAnsi="Times New Roman" w:cs="Times New Roman"/>
          <w:b/>
          <w:bCs/>
          <w:sz w:val="24"/>
          <w:szCs w:val="28"/>
        </w:rPr>
        <w:t>Non-local Bayesian prior.</w:t>
      </w:r>
      <w:r w:rsidR="00AE0F09">
        <w:rPr>
          <w:rFonts w:ascii="Times New Roman" w:eastAsia="Times New Roman" w:hAnsi="Times New Roman" w:cs="Times New Roman"/>
          <w:b/>
          <w:bCs/>
          <w:i/>
          <w:sz w:val="24"/>
          <w:szCs w:val="28"/>
        </w:rPr>
        <w:t xml:space="preserve"> </w:t>
      </w: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38744EC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EA66C4">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noteIndex" : 0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Dienes, 2008)</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7FF6D1F9"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EA66C4">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noteIndex" : 0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Kepes, Bushman, &amp; Anderson, 2017)</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12" w:name="supplementary-methods"/>
      <w:bookmarkEnd w:id="12"/>
      <w:r w:rsidRPr="00AE0F09">
        <w:rPr>
          <w:rFonts w:ascii="Times New Roman" w:eastAsia="Times New Roman" w:hAnsi="Times New Roman" w:cs="Times New Roman"/>
          <w:b/>
          <w:bCs/>
          <w:sz w:val="24"/>
          <w:szCs w:val="28"/>
        </w:rPr>
        <w:t>Supplementary methods</w:t>
      </w:r>
    </w:p>
    <w:p w14:paraId="2186C32E" w14:textId="7807818F" w:rsidR="0031115A" w:rsidRPr="0031115A" w:rsidRDefault="00066FC9" w:rsidP="0031115A">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Cold pressor</w:t>
      </w:r>
      <w:r w:rsidR="0031115A" w:rsidRPr="0031115A">
        <w:rPr>
          <w:rFonts w:ascii="Times New Roman" w:eastAsia="Cambria" w:hAnsi="Times New Roman" w:cs="Times New Roman"/>
          <w:sz w:val="24"/>
          <w:szCs w:val="24"/>
        </w:rPr>
        <w:t xml:space="preserve">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r w:rsidRPr="00AE0F09">
        <w:rPr>
          <w:rFonts w:ascii="Times New Roman" w:eastAsia="Times New Roman" w:hAnsi="Times New Roman" w:cs="Times New Roman"/>
          <w:b/>
          <w:bCs/>
          <w:sz w:val="24"/>
          <w:szCs w:val="28"/>
        </w:rPr>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70C444F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p>
    <w:p w14:paraId="41187FA9" w14:textId="7B3A472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noteIndex" : 0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5687D997"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 xml:space="preserve"> </w:t>
      </w:r>
      <w:r w:rsidR="0036180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id" : "ITEM-2",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2",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2008)", "manualFormatting" : "(see also Pedersen et al., 2011, 2008)", "plainTextFormattedCitation" : "(Pedersen et al., 2011, 2008)", "previouslyFormattedCitation" : "(Pedersen et al., 2011, 2008)" }, "properties" : { "noteIndex" : 0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w:t>
      </w:r>
      <w:r w:rsidR="00361803">
        <w:rPr>
          <w:rFonts w:ascii="Times New Roman" w:hAnsi="Times New Roman" w:cs="Times New Roman"/>
          <w:noProof/>
          <w:sz w:val="24"/>
          <w:szCs w:val="24"/>
        </w:rPr>
        <w:t xml:space="preserve">see also </w:t>
      </w:r>
      <w:r w:rsidR="00361803" w:rsidRPr="00361803">
        <w:rPr>
          <w:rFonts w:ascii="Times New Roman" w:hAnsi="Times New Roman" w:cs="Times New Roman"/>
          <w:noProof/>
          <w:sz w:val="24"/>
          <w:szCs w:val="24"/>
        </w:rPr>
        <w:t>Pedersen et al., 2011, 2008)</w:t>
      </w:r>
      <w:r w:rsidR="00361803">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09FF57E3"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570CE575"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have been removed. </w:t>
      </w:r>
      <w:r>
        <w:rPr>
          <w:rFonts w:ascii="Times New Roman" w:hAnsi="Times New Roman" w:cs="Times New Roman"/>
          <w:sz w:val="24"/>
          <w:szCs w:val="24"/>
        </w:rPr>
        <w:t>The tighter experimental controls of this research may have reduced the apparent effect size.</w:t>
      </w:r>
    </w:p>
    <w:p w14:paraId="4B4C8DD8" w14:textId="54124D9C"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8B5EA7">
        <w:rPr>
          <w:rFonts w:ascii="Times New Roman" w:hAnsi="Times New Roman" w:cs="Times New Roman"/>
          <w:sz w:val="24"/>
          <w:szCs w:val="24"/>
        </w:rPr>
        <w:t xml:space="preserve"> strong evidence against an effect of this size (B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et al., 2017)", "plainTextFormattedCitation" : "(Kepes et al., 2017)", "previouslyFormattedCitation" : "(Kepes et al.,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Kepes et al.,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361803">
        <w:rPr>
          <w:rFonts w:ascii="Times New Roman" w:hAnsi="Times New Roman" w:cs="Times New Roman"/>
          <w:sz w:val="24"/>
          <w:szCs w:val="24"/>
        </w:rPr>
        <w:t xml:space="preserve">The current evidence is less </w:t>
      </w:r>
      <w:r w:rsidR="00F3190F" w:rsidRPr="00361803">
        <w:rPr>
          <w:rFonts w:ascii="Times New Roman" w:hAnsi="Times New Roman" w:cs="Times New Roman"/>
          <w:sz w:val="24"/>
          <w:szCs w:val="24"/>
        </w:rPr>
        <w:t xml:space="preserve">opposed to such an </w:t>
      </w:r>
      <w:r w:rsidR="00F3190F" w:rsidRPr="00361803">
        <w:rPr>
          <w:rFonts w:ascii="Times New Roman" w:hAnsi="Times New Roman" w:cs="Times New Roman"/>
          <w:sz w:val="24"/>
          <w:szCs w:val="24"/>
        </w:rPr>
        <w:lastRenderedPageBreak/>
        <w:t xml:space="preserve">adjusted estimate, but results are still slightly more consistent with the null: </w:t>
      </w:r>
      <w:r w:rsidR="009A300A" w:rsidRPr="00361803">
        <w:rPr>
          <w:rFonts w:ascii="Times New Roman" w:hAnsi="Times New Roman" w:cs="Times New Roman"/>
          <w:sz w:val="24"/>
          <w:szCs w:val="24"/>
        </w:rPr>
        <w:t xml:space="preserve">2 times more consistent with the null than with </w:t>
      </w:r>
      <w:r w:rsidR="00DC2236" w:rsidRPr="00361803">
        <w:rPr>
          <w:rFonts w:ascii="Times New Roman" w:hAnsi="Times New Roman" w:cs="Times New Roman"/>
          <w:sz w:val="24"/>
          <w:szCs w:val="24"/>
        </w:rPr>
        <w:t xml:space="preserve">H1: </w:t>
      </w:r>
      <w:r w:rsidR="009A300A" w:rsidRPr="00361803">
        <w:rPr>
          <w:rFonts w:ascii="Times New Roman" w:hAnsi="Times New Roman" w:cs="Times New Roman"/>
          <w:sz w:val="24"/>
          <w:szCs w:val="24"/>
        </w:rPr>
        <w:t>~N(.30, .05).</w:t>
      </w:r>
      <w:r w:rsidR="008B5EA7">
        <w:rPr>
          <w:rFonts w:ascii="Times New Roman" w:hAnsi="Times New Roman" w:cs="Times New Roman"/>
          <w:sz w:val="24"/>
          <w:szCs w:val="24"/>
        </w:rPr>
        <w:t xml:space="preserve"> </w:t>
      </w:r>
    </w:p>
    <w:p w14:paraId="622FA041" w14:textId="4EB98A84"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w:t>
      </w:r>
      <w:r w:rsidR="00AE0F09">
        <w:rPr>
          <w:rFonts w:ascii="Times New Roman" w:hAnsi="Times New Roman" w:cs="Times New Roman"/>
          <w:sz w:val="24"/>
          <w:szCs w:val="24"/>
        </w:rPr>
        <w:t xml:space="preserve">validating measures of aggressive thoughts and </w:t>
      </w:r>
      <w:r>
        <w:rPr>
          <w:rFonts w:ascii="Times New Roman" w:hAnsi="Times New Roman" w:cs="Times New Roman"/>
          <w:sz w:val="24"/>
          <w:szCs w:val="24"/>
        </w:rPr>
        <w:t xml:space="preserve">developing theories of violent media effects. </w:t>
      </w:r>
      <w:r w:rsidR="00F3190F">
        <w:rPr>
          <w:rFonts w:ascii="Times New Roman" w:hAnsi="Times New Roman" w:cs="Times New Roman"/>
          <w:sz w:val="24"/>
          <w:szCs w:val="24"/>
        </w:rPr>
        <w:t xml:space="preserve">Researchers may need to develop stronger methods if they are to understand the long-term effects of violent media through short-term lab studies. </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2F4A4011"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5E3EAE1D"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w:t>
      </w:r>
      <w:r w:rsidR="003B1253">
        <w:rPr>
          <w:rFonts w:ascii="Times New Roman" w:hAnsi="Times New Roman" w:cs="Times New Roman"/>
          <w:sz w:val="24"/>
          <w:szCs w:val="24"/>
        </w:rPr>
        <w:lastRenderedPageBreak/>
        <w:t xml:space="preserve">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was difficult without being specifically competence-thwarting. Future research might seek to distinguish between</w:t>
      </w:r>
      <w:r w:rsidR="00361803">
        <w:rPr>
          <w:rFonts w:ascii="Times New Roman" w:hAnsi="Times New Roman" w:cs="Times New Roman"/>
          <w:sz w:val="24"/>
          <w:szCs w:val="24"/>
        </w:rPr>
        <w:t xml:space="preserve"> the constructs of</w:t>
      </w:r>
      <w:r w:rsidR="005C504C">
        <w:rPr>
          <w:rFonts w:ascii="Times New Roman" w:hAnsi="Times New Roman" w:cs="Times New Roman"/>
          <w:sz w:val="24"/>
          <w:szCs w:val="24"/>
        </w:rPr>
        <w:t xml:space="preserve">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43901082"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manualFormatting" : "(Millet, 2011; Millet &amp; Dewitte, 2007", "plainTextFormattedCitation" : "(Millet, 2011; Millet &amp; Dewitte, 2007)", "previouslyFormattedCitation" : "(Millet, 2011; Millet &amp; Dewitte, 200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361803">
        <w:rPr>
          <w:rFonts w:ascii="Times New Roman" w:hAnsi="Times New Roman" w:cs="Times New Roman"/>
          <w:sz w:val="24"/>
          <w:szCs w:val="24"/>
        </w:rPr>
        <w:t>;</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manualFormatting" : "see Benderlioglu, Sciulli, &amp; Nelson, 2004; McIntyre et al., 2007)", "plainTextFormattedCitation" : "(Benderlioglu, Sciulli, &amp; Nelson, 2004; McIntyre et al., 2007)", "previouslyFormattedCitation" : "(Benderlioglu, Sciulli, &amp; Nelson, 2004; McIntyre et al., 200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361803">
        <w:rPr>
          <w:rFonts w:ascii="Times New Roman" w:hAnsi="Times New Roman" w:cs="Times New Roman"/>
          <w:noProof/>
          <w:sz w:val="24"/>
          <w:szCs w:val="24"/>
        </w:rPr>
        <w:t xml:space="preserve">see </w:t>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0069FEE4"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r w:rsidR="00066FC9">
        <w:rPr>
          <w:rFonts w:ascii="Times New Roman" w:hAnsi="Times New Roman" w:cs="Times New Roman"/>
          <w:sz w:val="24"/>
          <w:szCs w:val="24"/>
        </w:rPr>
        <w:t>cold pressor</w:t>
      </w:r>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361803">
        <w:rPr>
          <w:rFonts w:ascii="Times New Roman" w:hAnsi="Times New Roman" w:cs="Times New Roman"/>
          <w:sz w:val="24"/>
          <w:szCs w:val="24"/>
        </w:rPr>
        <w:t>.</w:t>
      </w:r>
      <w:r w:rsidR="007A13DA">
        <w:rPr>
          <w:rFonts w:ascii="Times New Roman" w:hAnsi="Times New Roman" w:cs="Times New Roman"/>
          <w:sz w:val="24"/>
          <w:szCs w:val="24"/>
        </w:rPr>
        <w:t xml:space="preserve"> </w:t>
      </w:r>
      <w:r w:rsidR="00361803">
        <w:rPr>
          <w:rFonts w:ascii="Times New Roman" w:hAnsi="Times New Roman" w:cs="Times New Roman"/>
          <w:sz w:val="24"/>
          <w:szCs w:val="24"/>
        </w:rPr>
        <w:t>However,</w:t>
      </w:r>
      <w:r w:rsidR="007A13DA">
        <w:rPr>
          <w:rFonts w:ascii="Times New Roman" w:hAnsi="Times New Roman" w:cs="Times New Roman"/>
          <w:sz w:val="24"/>
          <w:szCs w:val="24"/>
        </w:rPr>
        <w:t xml:space="preserve"> the </w:t>
      </w:r>
      <w:r w:rsidR="007A13DA">
        <w:rPr>
          <w:rFonts w:ascii="Times New Roman" w:hAnsi="Times New Roman" w:cs="Times New Roman"/>
          <w:sz w:val="24"/>
          <w:szCs w:val="24"/>
        </w:rPr>
        <w:lastRenderedPageBreak/>
        <w:t xml:space="preserve">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r w:rsidR="00361803">
        <w:rPr>
          <w:rFonts w:ascii="Times New Roman" w:hAnsi="Times New Roman" w:cs="Times New Roman"/>
          <w:sz w:val="24"/>
          <w:szCs w:val="24"/>
        </w:rPr>
        <w:t xml:space="preserve"> Additionally, the correlation we observe between irritation and cold pressor (</w:t>
      </w:r>
      <w:r w:rsidR="00361803" w:rsidRPr="00AE0F09">
        <w:rPr>
          <w:rFonts w:ascii="Times New Roman" w:hAnsi="Times New Roman" w:cs="Times New Roman"/>
          <w:i/>
          <w:sz w:val="24"/>
          <w:szCs w:val="24"/>
        </w:rPr>
        <w:t>r</w:t>
      </w:r>
      <w:r w:rsidR="00361803">
        <w:rPr>
          <w:rFonts w:ascii="Times New Roman" w:hAnsi="Times New Roman" w:cs="Times New Roman"/>
          <w:sz w:val="24"/>
          <w:szCs w:val="24"/>
        </w:rPr>
        <w:t xml:space="preserve"> = .33) is comparable to the relationship between provocation and Taylor Aggression Paradigm scores </w:t>
      </w:r>
      <w:r w:rsidR="00951733">
        <w:rPr>
          <w:rFonts w:ascii="Times New Roman" w:hAnsi="Times New Roman" w:cs="Times New Roman"/>
          <w:sz w:val="24"/>
          <w:szCs w:val="24"/>
        </w:rPr>
        <w:t>(</w:t>
      </w:r>
      <w:r w:rsidR="00951733" w:rsidRPr="00AE0F09">
        <w:rPr>
          <w:rFonts w:ascii="Times New Roman" w:hAnsi="Times New Roman" w:cs="Times New Roman"/>
          <w:i/>
          <w:sz w:val="24"/>
          <w:szCs w:val="24"/>
        </w:rPr>
        <w:t>d</w:t>
      </w:r>
      <w:r w:rsidR="00951733">
        <w:rPr>
          <w:rFonts w:ascii="Times New Roman" w:hAnsi="Times New Roman" w:cs="Times New Roman"/>
          <w:sz w:val="24"/>
          <w:szCs w:val="24"/>
        </w:rPr>
        <w:t xml:space="preserve"> = 0.52, or </w:t>
      </w:r>
      <w:r w:rsidR="00951733" w:rsidRPr="00AE0F09">
        <w:rPr>
          <w:rFonts w:ascii="Times New Roman" w:hAnsi="Times New Roman" w:cs="Times New Roman"/>
          <w:i/>
          <w:sz w:val="24"/>
          <w:szCs w:val="24"/>
        </w:rPr>
        <w:t>r</w:t>
      </w:r>
      <w:r w:rsidR="00951733">
        <w:rPr>
          <w:rFonts w:ascii="Times New Roman" w:hAnsi="Times New Roman" w:cs="Times New Roman"/>
          <w:sz w:val="24"/>
          <w:szCs w:val="24"/>
        </w:rPr>
        <w:t xml:space="preserve"> = .25) </w:t>
      </w:r>
      <w:r w:rsidR="00361803">
        <w:rPr>
          <w:rFonts w:ascii="Times New Roman" w:hAnsi="Times New Roman" w:cs="Times New Roman"/>
          <w:sz w:val="24"/>
          <w:szCs w:val="24"/>
        </w:rPr>
        <w:t xml:space="preserve">observed by </w:t>
      </w:r>
      <w:r w:rsidR="0036180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7605/OSF.IO/8JGCA", "author" : [ { "dropping-particle" : "", "family" : "Chester", "given" : "David", "non-dropping-particle" : "", "parse-names" : false, "suffix" : "" } ], "id" : "ITEM-1", "issued" : { "date-parts" : [ [ "2017" ] ] }, "publisher" : "PsyArXiv", "title" : "A Preregistered Validation Study of the Taylor Aggression Paradigm", "type" : "article-journal" }, "uris" : [ "http://www.mendeley.com/documents/?uuid=64e5d96b-080c-33b3-aaf7-918feffb47e2" ] } ], "mendeley" : { "formattedCitation" : "(Chester, 2017)", "manualFormatting" : "Chester (2017)", "plainTextFormattedCitation" : "(Chester, 2017)", "previouslyFormattedCitation" : "(Chester, 2017)" }, "properties" : { "noteIndex" : 0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 xml:space="preserve">Chester </w:t>
      </w:r>
      <w:r w:rsidR="00361803">
        <w:rPr>
          <w:rFonts w:ascii="Times New Roman" w:hAnsi="Times New Roman" w:cs="Times New Roman"/>
          <w:noProof/>
          <w:sz w:val="24"/>
          <w:szCs w:val="24"/>
        </w:rPr>
        <w:t>(</w:t>
      </w:r>
      <w:r w:rsidR="00361803" w:rsidRPr="00361803">
        <w:rPr>
          <w:rFonts w:ascii="Times New Roman" w:hAnsi="Times New Roman" w:cs="Times New Roman"/>
          <w:noProof/>
          <w:sz w:val="24"/>
          <w:szCs w:val="24"/>
        </w:rPr>
        <w:t>2017)</w:t>
      </w:r>
      <w:r w:rsidR="00361803">
        <w:rPr>
          <w:rFonts w:ascii="Times New Roman" w:hAnsi="Times New Roman" w:cs="Times New Roman"/>
          <w:sz w:val="24"/>
          <w:szCs w:val="24"/>
        </w:rPr>
        <w:fldChar w:fldCharType="end"/>
      </w:r>
      <w:r w:rsidR="00951733">
        <w:rPr>
          <w:rFonts w:ascii="Times New Roman" w:hAnsi="Times New Roman" w:cs="Times New Roman"/>
          <w:sz w:val="24"/>
          <w:szCs w:val="24"/>
        </w:rPr>
        <w:t>.</w:t>
      </w:r>
    </w:p>
    <w:p w14:paraId="1FE5001B" w14:textId="2B7C7305"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756E8904"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 xml:space="preserve">conservative in our quality checks so as not to overstate the </w:t>
      </w:r>
      <w:r w:rsidR="00E718B7">
        <w:rPr>
          <w:rFonts w:ascii="Times New Roman" w:hAnsi="Times New Roman" w:cs="Times New Roman"/>
          <w:sz w:val="24"/>
          <w:szCs w:val="24"/>
        </w:rPr>
        <w:lastRenderedPageBreak/>
        <w:t>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14278722"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2ABC8E30"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3A945D43"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w:t>
      </w:r>
      <w:r w:rsidR="00AE0F09">
        <w:rPr>
          <w:rFonts w:ascii="Times New Roman" w:hAnsi="Times New Roman" w:cs="Times New Roman"/>
          <w:sz w:val="24"/>
          <w:szCs w:val="24"/>
        </w:rPr>
        <w:lastRenderedPageBreak/>
        <w:t xml:space="preserve">aggression-stimulating </w:t>
      </w:r>
      <w:r>
        <w:rPr>
          <w:rFonts w:ascii="Times New Roman" w:hAnsi="Times New Roman" w:cs="Times New Roman"/>
          <w:sz w:val="24"/>
          <w:szCs w:val="24"/>
        </w:rPr>
        <w:t xml:space="preserve">manipulations </w:t>
      </w:r>
      <w:r w:rsidR="00AE0F09">
        <w:rPr>
          <w:rFonts w:ascii="Times New Roman" w:hAnsi="Times New Roman" w:cs="Times New Roman"/>
          <w:sz w:val="24"/>
          <w:szCs w:val="24"/>
        </w:rPr>
        <w:t xml:space="preserve">other than </w:t>
      </w:r>
      <w:r>
        <w:rPr>
          <w:rFonts w:ascii="Times New Roman" w:hAnsi="Times New Roman" w:cs="Times New Roman"/>
          <w:sz w:val="24"/>
          <w:szCs w:val="24"/>
        </w:rPr>
        <w:t xml:space="preserve">violent primes,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03E74E91" w14:textId="74F6A926" w:rsidR="00C96429" w:rsidRPr="00C96429" w:rsidRDefault="007B776A"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C96429" w:rsidRPr="00C96429">
        <w:rPr>
          <w:rFonts w:ascii="Times New Roman" w:hAnsi="Times New Roman" w:cs="Times New Roman"/>
          <w:noProof/>
          <w:sz w:val="24"/>
          <w:szCs w:val="24"/>
        </w:rPr>
        <w:t>Abenante, M. (2012). Brutal Doom. Retrieved from http://www.moddb.com/mods/brutal-doom</w:t>
      </w:r>
    </w:p>
    <w:p w14:paraId="5BBDB311"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C96429">
        <w:rPr>
          <w:rFonts w:ascii="Times New Roman" w:hAnsi="Times New Roman" w:cs="Times New Roman"/>
          <w:i/>
          <w:iCs/>
          <w:noProof/>
          <w:sz w:val="24"/>
          <w:szCs w:val="24"/>
        </w:rPr>
        <w:t>Psychology of Violence</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w:t>
      </w:r>
      <w:r w:rsidRPr="00C96429">
        <w:rPr>
          <w:rFonts w:ascii="Times New Roman" w:hAnsi="Times New Roman" w:cs="Times New Roman"/>
          <w:noProof/>
          <w:sz w:val="24"/>
          <w:szCs w:val="24"/>
        </w:rPr>
        <w:t>(4), 259–274. https://doi.org/10.1037/a0024908</w:t>
      </w:r>
    </w:p>
    <w:p w14:paraId="178B7B54"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American Academy of Pediatrics Council on Communications and Media. (2009). Media Violence. </w:t>
      </w:r>
      <w:r w:rsidRPr="00C96429">
        <w:rPr>
          <w:rFonts w:ascii="Times New Roman" w:hAnsi="Times New Roman" w:cs="Times New Roman"/>
          <w:i/>
          <w:iCs/>
          <w:noProof/>
          <w:sz w:val="24"/>
          <w:szCs w:val="24"/>
        </w:rPr>
        <w:t>Pediatric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24</w:t>
      </w:r>
      <w:r w:rsidRPr="00C96429">
        <w:rPr>
          <w:rFonts w:ascii="Times New Roman" w:hAnsi="Times New Roman" w:cs="Times New Roman"/>
          <w:noProof/>
          <w:sz w:val="24"/>
          <w:szCs w:val="24"/>
        </w:rPr>
        <w:t>(5), 1495–1503. https://doi.org/10.1542/peds.2009-2146</w:t>
      </w:r>
    </w:p>
    <w:p w14:paraId="5D070B6C"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724E1A21"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C96429">
        <w:rPr>
          <w:rFonts w:ascii="Times New Roman" w:hAnsi="Times New Roman" w:cs="Times New Roman"/>
          <w:i/>
          <w:iCs/>
          <w:noProof/>
          <w:sz w:val="24"/>
          <w:szCs w:val="24"/>
        </w:rPr>
        <w:t>Journal of Experimental Social Psych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45</w:t>
      </w:r>
      <w:r w:rsidRPr="00C96429">
        <w:rPr>
          <w:rFonts w:ascii="Times New Roman" w:hAnsi="Times New Roman" w:cs="Times New Roman"/>
          <w:noProof/>
          <w:sz w:val="24"/>
          <w:szCs w:val="24"/>
        </w:rPr>
        <w:t>(4), 731–739. https://doi.org/10.1016/J.JESP.2009.04.019</w:t>
      </w:r>
    </w:p>
    <w:p w14:paraId="394D5368"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C96429">
        <w:rPr>
          <w:rFonts w:ascii="Times New Roman" w:hAnsi="Times New Roman" w:cs="Times New Roman"/>
          <w:i/>
          <w:iCs/>
          <w:noProof/>
          <w:sz w:val="24"/>
          <w:szCs w:val="24"/>
        </w:rPr>
        <w:t>Advances in Experimental Social Psych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36</w:t>
      </w:r>
      <w:r w:rsidRPr="00C96429">
        <w:rPr>
          <w:rFonts w:ascii="Times New Roman" w:hAnsi="Times New Roman" w:cs="Times New Roman"/>
          <w:noProof/>
          <w:sz w:val="24"/>
          <w:szCs w:val="24"/>
        </w:rPr>
        <w:t>, 199–249. https://doi.org/10.1016/S0065-2601(04)36004-1</w:t>
      </w:r>
    </w:p>
    <w:p w14:paraId="66859A84"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Anderson, C. A., &amp; Dill, K. E. (2000). Video Games and Aggressive Thoughts, Feelings, and Behavior in the Laboratory and in Life. </w:t>
      </w:r>
      <w:r w:rsidRPr="00C96429">
        <w:rPr>
          <w:rFonts w:ascii="Times New Roman" w:hAnsi="Times New Roman" w:cs="Times New Roman"/>
          <w:i/>
          <w:iCs/>
          <w:noProof/>
          <w:sz w:val="24"/>
          <w:szCs w:val="24"/>
        </w:rPr>
        <w:t>Journal of Personality and Social Psych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78</w:t>
      </w:r>
      <w:r w:rsidRPr="00C96429">
        <w:rPr>
          <w:rFonts w:ascii="Times New Roman" w:hAnsi="Times New Roman" w:cs="Times New Roman"/>
          <w:noProof/>
          <w:sz w:val="24"/>
          <w:szCs w:val="24"/>
        </w:rPr>
        <w:t>(4), 772–790. https://doi.org/10.1037//O022-3514.78.4.772</w:t>
      </w:r>
    </w:p>
    <w:p w14:paraId="2E859CB6"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Anderson, C. A., Gentile, D. A., &amp; Buckley, K. E. (2007). </w:t>
      </w:r>
      <w:r w:rsidRPr="00C96429">
        <w:rPr>
          <w:rFonts w:ascii="Times New Roman" w:hAnsi="Times New Roman" w:cs="Times New Roman"/>
          <w:i/>
          <w:iCs/>
          <w:noProof/>
          <w:sz w:val="24"/>
          <w:szCs w:val="24"/>
        </w:rPr>
        <w:t xml:space="preserve">Violent video game effects on children </w:t>
      </w:r>
      <w:r w:rsidRPr="00C96429">
        <w:rPr>
          <w:rFonts w:ascii="Times New Roman" w:hAnsi="Times New Roman" w:cs="Times New Roman"/>
          <w:i/>
          <w:iCs/>
          <w:noProof/>
          <w:sz w:val="24"/>
          <w:szCs w:val="24"/>
        </w:rPr>
        <w:lastRenderedPageBreak/>
        <w:t>and adolescents : theory, research, and public policy</w:t>
      </w:r>
      <w:r w:rsidRPr="00C96429">
        <w:rPr>
          <w:rFonts w:ascii="Times New Roman" w:hAnsi="Times New Roman" w:cs="Times New Roman"/>
          <w:noProof/>
          <w:sz w:val="24"/>
          <w:szCs w:val="24"/>
        </w:rPr>
        <w:t>. Oxford University Press.</w:t>
      </w:r>
    </w:p>
    <w:p w14:paraId="56D9B507"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C96429">
        <w:rPr>
          <w:rFonts w:ascii="Times New Roman" w:hAnsi="Times New Roman" w:cs="Times New Roman"/>
          <w:i/>
          <w:iCs/>
          <w:noProof/>
          <w:sz w:val="24"/>
          <w:szCs w:val="24"/>
        </w:rPr>
        <w:t>Psychological Bulletin</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36</w:t>
      </w:r>
      <w:r w:rsidRPr="00C96429">
        <w:rPr>
          <w:rFonts w:ascii="Times New Roman" w:hAnsi="Times New Roman" w:cs="Times New Roman"/>
          <w:noProof/>
          <w:sz w:val="24"/>
          <w:szCs w:val="24"/>
        </w:rPr>
        <w:t>(2), 151–173. https://doi.org/10.1037/a0018251</w:t>
      </w:r>
    </w:p>
    <w:p w14:paraId="7902AF3F"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Archer, J. (2009). Does sexual selection explain human sex differences in aggression? </w:t>
      </w:r>
      <w:r w:rsidRPr="00C96429">
        <w:rPr>
          <w:rFonts w:ascii="Times New Roman" w:hAnsi="Times New Roman" w:cs="Times New Roman"/>
          <w:i/>
          <w:iCs/>
          <w:noProof/>
          <w:sz w:val="24"/>
          <w:szCs w:val="24"/>
        </w:rPr>
        <w:t>Behavioral and Brain Science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32</w:t>
      </w:r>
      <w:r w:rsidRPr="00C96429">
        <w:rPr>
          <w:rFonts w:ascii="Times New Roman" w:hAnsi="Times New Roman" w:cs="Times New Roman"/>
          <w:noProof/>
          <w:sz w:val="24"/>
          <w:szCs w:val="24"/>
        </w:rPr>
        <w:t>(3–4), 249. https://doi.org/10.1017/S0140525X09990951</w:t>
      </w:r>
    </w:p>
    <w:p w14:paraId="7709FEB1"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C96429">
        <w:rPr>
          <w:rFonts w:ascii="Times New Roman" w:hAnsi="Times New Roman" w:cs="Times New Roman"/>
          <w:i/>
          <w:iCs/>
          <w:noProof/>
          <w:sz w:val="24"/>
          <w:szCs w:val="24"/>
        </w:rPr>
        <w:t>Societie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3</w:t>
      </w:r>
      <w:r w:rsidRPr="00C96429">
        <w:rPr>
          <w:rFonts w:ascii="Times New Roman" w:hAnsi="Times New Roman" w:cs="Times New Roman"/>
          <w:noProof/>
          <w:sz w:val="24"/>
          <w:szCs w:val="24"/>
        </w:rPr>
        <w:t>(4), 383–398. https://doi.org/10.3390/soc3040383</w:t>
      </w:r>
    </w:p>
    <w:p w14:paraId="557CC16A"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Benderlioglu, Z., Sciulli, P. W., &amp; Nelson, R. J. (2004). Fluctuating asymmetry predicts human reactive aggression. </w:t>
      </w:r>
      <w:r w:rsidRPr="00C96429">
        <w:rPr>
          <w:rFonts w:ascii="Times New Roman" w:hAnsi="Times New Roman" w:cs="Times New Roman"/>
          <w:i/>
          <w:iCs/>
          <w:noProof/>
          <w:sz w:val="24"/>
          <w:szCs w:val="24"/>
        </w:rPr>
        <w:t>American Journal of Human Bi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6</w:t>
      </w:r>
      <w:r w:rsidRPr="00C96429">
        <w:rPr>
          <w:rFonts w:ascii="Times New Roman" w:hAnsi="Times New Roman" w:cs="Times New Roman"/>
          <w:noProof/>
          <w:sz w:val="24"/>
          <w:szCs w:val="24"/>
        </w:rPr>
        <w:t>(4), 458–469. https://doi.org/10.1002/ajhb.20047</w:t>
      </w:r>
    </w:p>
    <w:p w14:paraId="2E14D5C0"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Bushman, B. J., &amp; Anderson, C. A. (2002). Violent Video Games and Hostile Expectations: A Test of the General Aggression Model. </w:t>
      </w:r>
      <w:r w:rsidRPr="00C96429">
        <w:rPr>
          <w:rFonts w:ascii="Times New Roman" w:hAnsi="Times New Roman" w:cs="Times New Roman"/>
          <w:i/>
          <w:iCs/>
          <w:noProof/>
          <w:sz w:val="24"/>
          <w:szCs w:val="24"/>
        </w:rPr>
        <w:t>Personality and Social Psychology Bulletin</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28</w:t>
      </w:r>
      <w:r w:rsidRPr="00C96429">
        <w:rPr>
          <w:rFonts w:ascii="Times New Roman" w:hAnsi="Times New Roman" w:cs="Times New Roman"/>
          <w:noProof/>
          <w:sz w:val="24"/>
          <w:szCs w:val="24"/>
        </w:rPr>
        <w:t>(12), 1679–1686. https://doi.org/10.1177/014616702237649</w:t>
      </w:r>
    </w:p>
    <w:p w14:paraId="70590335"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C96429">
        <w:rPr>
          <w:rFonts w:ascii="Times New Roman" w:hAnsi="Times New Roman" w:cs="Times New Roman"/>
          <w:i/>
          <w:iCs/>
          <w:noProof/>
          <w:sz w:val="24"/>
          <w:szCs w:val="24"/>
        </w:rPr>
        <w:t>Journal of Personality and Social Psych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75</w:t>
      </w:r>
      <w:r w:rsidRPr="00C96429">
        <w:rPr>
          <w:rFonts w:ascii="Times New Roman" w:hAnsi="Times New Roman" w:cs="Times New Roman"/>
          <w:noProof/>
          <w:sz w:val="24"/>
          <w:szCs w:val="24"/>
        </w:rPr>
        <w:t>(1), 219–229. https://doi.org/10.1037/0022-3514.75.1.219</w:t>
      </w:r>
    </w:p>
    <w:p w14:paraId="21DD0E01"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Campbell, A. (2006). Sex differences in direct aggression: What are the psychological </w:t>
      </w:r>
      <w:r w:rsidRPr="00C96429">
        <w:rPr>
          <w:rFonts w:ascii="Times New Roman" w:hAnsi="Times New Roman" w:cs="Times New Roman"/>
          <w:noProof/>
          <w:sz w:val="24"/>
          <w:szCs w:val="24"/>
        </w:rPr>
        <w:lastRenderedPageBreak/>
        <w:t xml:space="preserve">mediators? </w:t>
      </w:r>
      <w:r w:rsidRPr="00C96429">
        <w:rPr>
          <w:rFonts w:ascii="Times New Roman" w:hAnsi="Times New Roman" w:cs="Times New Roman"/>
          <w:i/>
          <w:iCs/>
          <w:noProof/>
          <w:sz w:val="24"/>
          <w:szCs w:val="24"/>
        </w:rPr>
        <w:t>Aggression and Violent Behavior</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1</w:t>
      </w:r>
      <w:r w:rsidRPr="00C96429">
        <w:rPr>
          <w:rFonts w:ascii="Times New Roman" w:hAnsi="Times New Roman" w:cs="Times New Roman"/>
          <w:noProof/>
          <w:sz w:val="24"/>
          <w:szCs w:val="24"/>
        </w:rPr>
        <w:t>(3), 237–264. https://doi.org/10.1016/J.AVB.2005.09.002</w:t>
      </w:r>
    </w:p>
    <w:p w14:paraId="386EF8AE"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C96429">
        <w:rPr>
          <w:rFonts w:ascii="Times New Roman" w:hAnsi="Times New Roman" w:cs="Times New Roman"/>
          <w:i/>
          <w:iCs/>
          <w:noProof/>
          <w:sz w:val="24"/>
          <w:szCs w:val="24"/>
        </w:rPr>
        <w:t>Psychological Science</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6</w:t>
      </w:r>
      <w:r w:rsidRPr="00C96429">
        <w:rPr>
          <w:rFonts w:ascii="Times New Roman" w:hAnsi="Times New Roman" w:cs="Times New Roman"/>
          <w:noProof/>
          <w:sz w:val="24"/>
          <w:szCs w:val="24"/>
        </w:rPr>
        <w:t>(11), 882–889. https://doi.org/10.1111/j.1467-9280.2005.01632.x</w:t>
      </w:r>
    </w:p>
    <w:p w14:paraId="14470D85"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Chester, D. (2017). A Preregistered Validation Study of the Taylor Aggression Paradigm. https://doi.org/10.17605/OSF.IO/8JGCA</w:t>
      </w:r>
    </w:p>
    <w:p w14:paraId="04DE66C9"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C96429">
        <w:rPr>
          <w:rFonts w:ascii="Times New Roman" w:hAnsi="Times New Roman" w:cs="Times New Roman"/>
          <w:i/>
          <w:iCs/>
          <w:noProof/>
          <w:sz w:val="24"/>
          <w:szCs w:val="24"/>
        </w:rPr>
        <w:t>Hormones and Behavior</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47</w:t>
      </w:r>
      <w:r w:rsidRPr="00C96429">
        <w:rPr>
          <w:rFonts w:ascii="Times New Roman" w:hAnsi="Times New Roman" w:cs="Times New Roman"/>
          <w:noProof/>
          <w:sz w:val="24"/>
          <w:szCs w:val="24"/>
        </w:rPr>
        <w:t>(2), 230–237. https://doi.org/10.1016/J.YHBEH.2004.10.006</w:t>
      </w:r>
    </w:p>
    <w:p w14:paraId="6319DAB9"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Dienes, Z. (2008). </w:t>
      </w:r>
      <w:r w:rsidRPr="00C96429">
        <w:rPr>
          <w:rFonts w:ascii="Times New Roman" w:hAnsi="Times New Roman" w:cs="Times New Roman"/>
          <w:i/>
          <w:iCs/>
          <w:noProof/>
          <w:sz w:val="24"/>
          <w:szCs w:val="24"/>
        </w:rPr>
        <w:t>Understanding psychology as a science : an introduction to scientific and statistical inference</w:t>
      </w:r>
      <w:r w:rsidRPr="00C96429">
        <w:rPr>
          <w:rFonts w:ascii="Times New Roman" w:hAnsi="Times New Roman" w:cs="Times New Roman"/>
          <w:noProof/>
          <w:sz w:val="24"/>
          <w:szCs w:val="24"/>
        </w:rPr>
        <w:t>. Palgrave Macmillan.</w:t>
      </w:r>
    </w:p>
    <w:p w14:paraId="71E8E3C4"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Digital Café. (1996). Chex Quest. Retrieved from http://www.chexquest.org/index.php?action=downloads;cat=1</w:t>
      </w:r>
    </w:p>
    <w:p w14:paraId="0E76BA03"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C96429">
        <w:rPr>
          <w:rFonts w:ascii="Times New Roman" w:hAnsi="Times New Roman" w:cs="Times New Roman"/>
          <w:i/>
          <w:iCs/>
          <w:noProof/>
          <w:sz w:val="24"/>
          <w:szCs w:val="24"/>
        </w:rPr>
        <w:t>Psychology of Popular Media Culture</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4</w:t>
      </w:r>
      <w:r w:rsidRPr="00C96429">
        <w:rPr>
          <w:rFonts w:ascii="Times New Roman" w:hAnsi="Times New Roman" w:cs="Times New Roman"/>
          <w:noProof/>
          <w:sz w:val="24"/>
          <w:szCs w:val="24"/>
        </w:rPr>
        <w:t>(2), 112–125. https://doi.org/10.1037/ppm0000010</w:t>
      </w:r>
    </w:p>
    <w:p w14:paraId="7BCAB677"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w:t>
      </w:r>
      <w:r w:rsidRPr="00C96429">
        <w:rPr>
          <w:rFonts w:ascii="Times New Roman" w:hAnsi="Times New Roman" w:cs="Times New Roman"/>
          <w:noProof/>
          <w:sz w:val="24"/>
          <w:szCs w:val="24"/>
        </w:rPr>
        <w:lastRenderedPageBreak/>
        <w:t xml:space="preserve">in aggression research. </w:t>
      </w:r>
      <w:r w:rsidRPr="00C96429">
        <w:rPr>
          <w:rFonts w:ascii="Times New Roman" w:hAnsi="Times New Roman" w:cs="Times New Roman"/>
          <w:i/>
          <w:iCs/>
          <w:noProof/>
          <w:sz w:val="24"/>
          <w:szCs w:val="24"/>
        </w:rPr>
        <w:t>Psychological Assessment</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26</w:t>
      </w:r>
      <w:r w:rsidRPr="00C96429">
        <w:rPr>
          <w:rFonts w:ascii="Times New Roman" w:hAnsi="Times New Roman" w:cs="Times New Roman"/>
          <w:noProof/>
          <w:sz w:val="24"/>
          <w:szCs w:val="24"/>
        </w:rPr>
        <w:t>(2), 419–432. https://doi.org/10.1037/a0035569</w:t>
      </w:r>
    </w:p>
    <w:p w14:paraId="2AC6E7F8"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Elson, M., &amp; Quandt, T. (2016). Digital Games in Laboratory Experiments: Controlling a Complex Stimulus Through Modding. </w:t>
      </w:r>
      <w:r w:rsidRPr="00C96429">
        <w:rPr>
          <w:rFonts w:ascii="Times New Roman" w:hAnsi="Times New Roman" w:cs="Times New Roman"/>
          <w:i/>
          <w:iCs/>
          <w:noProof/>
          <w:sz w:val="24"/>
          <w:szCs w:val="24"/>
        </w:rPr>
        <w:t>Psychology of Popular Media Culture</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5</w:t>
      </w:r>
      <w:r w:rsidRPr="00C96429">
        <w:rPr>
          <w:rFonts w:ascii="Times New Roman" w:hAnsi="Times New Roman" w:cs="Times New Roman"/>
          <w:noProof/>
          <w:sz w:val="24"/>
          <w:szCs w:val="24"/>
        </w:rPr>
        <w:t>(1), 52–65. https://doi.org/10.1037/ppm0000033</w:t>
      </w:r>
    </w:p>
    <w:p w14:paraId="2BBDEEEF"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C96429">
        <w:rPr>
          <w:rFonts w:ascii="Times New Roman" w:hAnsi="Times New Roman" w:cs="Times New Roman"/>
          <w:i/>
          <w:iCs/>
          <w:noProof/>
          <w:sz w:val="24"/>
          <w:szCs w:val="24"/>
        </w:rPr>
        <w:t>Computers in Human Behavior</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45</w:t>
      </w:r>
      <w:r w:rsidRPr="00C96429">
        <w:rPr>
          <w:rFonts w:ascii="Times New Roman" w:hAnsi="Times New Roman" w:cs="Times New Roman"/>
          <w:noProof/>
          <w:sz w:val="24"/>
          <w:szCs w:val="24"/>
        </w:rPr>
        <w:t>, 85–92. https://doi.org/10.1016/J.CHB.2014.11.089</w:t>
      </w:r>
    </w:p>
    <w:p w14:paraId="3084187F"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C96429">
        <w:rPr>
          <w:rFonts w:ascii="Times New Roman" w:hAnsi="Times New Roman" w:cs="Times New Roman"/>
          <w:i/>
          <w:iCs/>
          <w:noProof/>
          <w:sz w:val="24"/>
          <w:szCs w:val="24"/>
        </w:rPr>
        <w:t>Psychological Science</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26</w:t>
      </w:r>
      <w:r w:rsidRPr="00C96429">
        <w:rPr>
          <w:rFonts w:ascii="Times New Roman" w:hAnsi="Times New Roman" w:cs="Times New Roman"/>
          <w:noProof/>
          <w:sz w:val="24"/>
          <w:szCs w:val="24"/>
        </w:rPr>
        <w:t>(8), 1187–1200. https://doi.org/10.1177/0956797615583038</w:t>
      </w:r>
    </w:p>
    <w:p w14:paraId="56AC9986"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C96429">
        <w:rPr>
          <w:rFonts w:ascii="Times New Roman" w:hAnsi="Times New Roman" w:cs="Times New Roman"/>
          <w:i/>
          <w:iCs/>
          <w:noProof/>
          <w:sz w:val="24"/>
          <w:szCs w:val="24"/>
        </w:rPr>
        <w:t>Psychological Bulletin</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36</w:t>
      </w:r>
      <w:r w:rsidRPr="00C96429">
        <w:rPr>
          <w:rFonts w:ascii="Times New Roman" w:hAnsi="Times New Roman" w:cs="Times New Roman"/>
          <w:noProof/>
          <w:sz w:val="24"/>
          <w:szCs w:val="24"/>
        </w:rPr>
        <w:t>(2), 174–178. https://doi.org/10.1037/a0018566</w:t>
      </w:r>
    </w:p>
    <w:p w14:paraId="368A9E45"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Greitemeyer, T., &amp; Mügge, D. O. (2014). Video Games Do Affect Social Outcomes. </w:t>
      </w:r>
      <w:r w:rsidRPr="00C96429">
        <w:rPr>
          <w:rFonts w:ascii="Times New Roman" w:hAnsi="Times New Roman" w:cs="Times New Roman"/>
          <w:i/>
          <w:iCs/>
          <w:noProof/>
          <w:sz w:val="24"/>
          <w:szCs w:val="24"/>
        </w:rPr>
        <w:t>Personality and Social Psychology Bulletin</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40</w:t>
      </w:r>
      <w:r w:rsidRPr="00C96429">
        <w:rPr>
          <w:rFonts w:ascii="Times New Roman" w:hAnsi="Times New Roman" w:cs="Times New Roman"/>
          <w:noProof/>
          <w:sz w:val="24"/>
          <w:szCs w:val="24"/>
        </w:rPr>
        <w:t>(5), 578–589. https://doi.org/10.1177/0146167213520459</w:t>
      </w:r>
    </w:p>
    <w:p w14:paraId="7EE688D1"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Hagger, M. S., Chatzisarantis, N. L. D., Alberts, H., Anggono, C. O., Batailler, C., Birt, A. R., … </w:t>
      </w:r>
      <w:r w:rsidRPr="00C96429">
        <w:rPr>
          <w:rFonts w:ascii="Times New Roman" w:hAnsi="Times New Roman" w:cs="Times New Roman"/>
          <w:noProof/>
          <w:sz w:val="24"/>
          <w:szCs w:val="24"/>
        </w:rPr>
        <w:lastRenderedPageBreak/>
        <w:t xml:space="preserve">Zwienenberg, M. (2016). A Multilab Preregistered Replication of the Ego-Depletion Effect. </w:t>
      </w:r>
      <w:r w:rsidRPr="00C96429">
        <w:rPr>
          <w:rFonts w:ascii="Times New Roman" w:hAnsi="Times New Roman" w:cs="Times New Roman"/>
          <w:i/>
          <w:iCs/>
          <w:noProof/>
          <w:sz w:val="24"/>
          <w:szCs w:val="24"/>
        </w:rPr>
        <w:t>Perspectives on Psychological Science</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1</w:t>
      </w:r>
      <w:r w:rsidRPr="00C96429">
        <w:rPr>
          <w:rFonts w:ascii="Times New Roman" w:hAnsi="Times New Roman" w:cs="Times New Roman"/>
          <w:noProof/>
          <w:sz w:val="24"/>
          <w:szCs w:val="24"/>
        </w:rPr>
        <w:t>(4), 546–573. https://doi.org/10.1177/1745691616652873</w:t>
      </w:r>
    </w:p>
    <w:p w14:paraId="6D1BAC44"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Hallgren, K. A. (2012). Computing Inter-Rater Reliability for Observational Data: An Overview and Tutorial. </w:t>
      </w:r>
      <w:r w:rsidRPr="00C96429">
        <w:rPr>
          <w:rFonts w:ascii="Times New Roman" w:hAnsi="Times New Roman" w:cs="Times New Roman"/>
          <w:i/>
          <w:iCs/>
          <w:noProof/>
          <w:sz w:val="24"/>
          <w:szCs w:val="24"/>
        </w:rPr>
        <w:t>Tutorials in Quantitative Methods for Psych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8</w:t>
      </w:r>
      <w:r w:rsidRPr="00C96429">
        <w:rPr>
          <w:rFonts w:ascii="Times New Roman" w:hAnsi="Times New Roman" w:cs="Times New Roman"/>
          <w:noProof/>
          <w:sz w:val="24"/>
          <w:szCs w:val="24"/>
        </w:rPr>
        <w:t>(1), 23–34. Retrieved from http://www.ncbi.nlm.nih.gov/pubmed/22833776</w:t>
      </w:r>
    </w:p>
    <w:p w14:paraId="59AC8DBC"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Hilgard, J., Engelhardt, C. R., Bartholow, B. D., &amp; Rouder, J. N. (2017). How much evidence is p &amp;gt; .05? Stimulus pre-testing and null primary outcomes in violent video games research. </w:t>
      </w:r>
      <w:r w:rsidRPr="00C96429">
        <w:rPr>
          <w:rFonts w:ascii="Times New Roman" w:hAnsi="Times New Roman" w:cs="Times New Roman"/>
          <w:i/>
          <w:iCs/>
          <w:noProof/>
          <w:sz w:val="24"/>
          <w:szCs w:val="24"/>
        </w:rPr>
        <w:t>Psychology of Popular Media Culture</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6</w:t>
      </w:r>
      <w:r w:rsidRPr="00C96429">
        <w:rPr>
          <w:rFonts w:ascii="Times New Roman" w:hAnsi="Times New Roman" w:cs="Times New Roman"/>
          <w:noProof/>
          <w:sz w:val="24"/>
          <w:szCs w:val="24"/>
        </w:rPr>
        <w:t>(4), 361–380. https://doi.org/10.1037/ppm0000102</w:t>
      </w:r>
    </w:p>
    <w:p w14:paraId="4BC647D4"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C96429">
        <w:rPr>
          <w:rFonts w:ascii="Times New Roman" w:hAnsi="Times New Roman" w:cs="Times New Roman"/>
          <w:i/>
          <w:iCs/>
          <w:noProof/>
          <w:sz w:val="24"/>
          <w:szCs w:val="24"/>
        </w:rPr>
        <w:t>Psychological Bulletin</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43</w:t>
      </w:r>
      <w:r w:rsidRPr="00C96429">
        <w:rPr>
          <w:rFonts w:ascii="Times New Roman" w:hAnsi="Times New Roman" w:cs="Times New Roman"/>
          <w:noProof/>
          <w:sz w:val="24"/>
          <w:szCs w:val="24"/>
        </w:rPr>
        <w:t>(7), 757–774. https://doi.org/10.1037/bul0000074</w:t>
      </w:r>
    </w:p>
    <w:p w14:paraId="10BE6463"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Hönekopp, J., &amp; Watson, S. (2011). Meta-analysis of the relationship between digit-ratio 2D:4D and aggression. </w:t>
      </w:r>
      <w:r w:rsidRPr="00C96429">
        <w:rPr>
          <w:rFonts w:ascii="Times New Roman" w:hAnsi="Times New Roman" w:cs="Times New Roman"/>
          <w:i/>
          <w:iCs/>
          <w:noProof/>
          <w:sz w:val="24"/>
          <w:szCs w:val="24"/>
        </w:rPr>
        <w:t>Personality and Individual Difference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51</w:t>
      </w:r>
      <w:r w:rsidRPr="00C96429">
        <w:rPr>
          <w:rFonts w:ascii="Times New Roman" w:hAnsi="Times New Roman" w:cs="Times New Roman"/>
          <w:noProof/>
          <w:sz w:val="24"/>
          <w:szCs w:val="24"/>
        </w:rPr>
        <w:t>(4), 381–386. https://doi.org/10.1016/J.PAID.2010.05.003</w:t>
      </w:r>
    </w:p>
    <w:p w14:paraId="731DF1AB"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iD Software. (1994). Doom II. Rockville, MD: ZeniMax Media.</w:t>
      </w:r>
    </w:p>
    <w:p w14:paraId="5ECD26CE"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Judd, S. (2011). SLADE 3. Retrieved from http://slade.mancubus.net/index.php?page=downloads/</w:t>
      </w:r>
    </w:p>
    <w:p w14:paraId="7F568612"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C96429">
        <w:rPr>
          <w:rFonts w:ascii="Times New Roman" w:hAnsi="Times New Roman" w:cs="Times New Roman"/>
          <w:i/>
          <w:iCs/>
          <w:noProof/>
          <w:sz w:val="24"/>
          <w:szCs w:val="24"/>
        </w:rPr>
        <w:t>Psychological Bulletin</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lastRenderedPageBreak/>
        <w:t>143</w:t>
      </w:r>
      <w:r w:rsidRPr="00C96429">
        <w:rPr>
          <w:rFonts w:ascii="Times New Roman" w:hAnsi="Times New Roman" w:cs="Times New Roman"/>
          <w:noProof/>
          <w:sz w:val="24"/>
          <w:szCs w:val="24"/>
        </w:rPr>
        <w:t>(7), 775–782. https://doi.org/10.1037/bul0000112</w:t>
      </w:r>
    </w:p>
    <w:p w14:paraId="35626D8E"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Lutchmaya, S., Baron-Cohen, S., Raggatt, P., Knickmeyer, R., &amp; Manning, J. T. (2004). 2nd to 4th digit ratios, fetal testosterone and estradiol. </w:t>
      </w:r>
      <w:r w:rsidRPr="00C96429">
        <w:rPr>
          <w:rFonts w:ascii="Times New Roman" w:hAnsi="Times New Roman" w:cs="Times New Roman"/>
          <w:i/>
          <w:iCs/>
          <w:noProof/>
          <w:sz w:val="24"/>
          <w:szCs w:val="24"/>
        </w:rPr>
        <w:t>Early Human Development</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77</w:t>
      </w:r>
      <w:r w:rsidRPr="00C96429">
        <w:rPr>
          <w:rFonts w:ascii="Times New Roman" w:hAnsi="Times New Roman" w:cs="Times New Roman"/>
          <w:noProof/>
          <w:sz w:val="24"/>
          <w:szCs w:val="24"/>
        </w:rPr>
        <w:t>(1–2), 23–28. https://doi.org/10.1016/J.EARLHUMDEV.2003.12.002</w:t>
      </w:r>
    </w:p>
    <w:p w14:paraId="1C11B4BC"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C96429">
        <w:rPr>
          <w:rFonts w:ascii="Times New Roman" w:hAnsi="Times New Roman" w:cs="Times New Roman"/>
          <w:i/>
          <w:iCs/>
          <w:noProof/>
          <w:sz w:val="24"/>
          <w:szCs w:val="24"/>
        </w:rPr>
        <w:t>Evolution and Human Behavior</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24</w:t>
      </w:r>
      <w:r w:rsidRPr="00C96429">
        <w:rPr>
          <w:rFonts w:ascii="Times New Roman" w:hAnsi="Times New Roman" w:cs="Times New Roman"/>
          <w:noProof/>
          <w:sz w:val="24"/>
          <w:szCs w:val="24"/>
        </w:rPr>
        <w:t>(6), 399–405. https://doi.org/10.1016/S1090-5138(03)00052-7</w:t>
      </w:r>
    </w:p>
    <w:p w14:paraId="6E4F4319"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C96429">
        <w:rPr>
          <w:rFonts w:ascii="Times New Roman" w:hAnsi="Times New Roman" w:cs="Times New Roman"/>
          <w:i/>
          <w:iCs/>
          <w:noProof/>
          <w:sz w:val="24"/>
          <w:szCs w:val="24"/>
        </w:rPr>
        <w:t>Human Reproduction</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3</w:t>
      </w:r>
      <w:r w:rsidRPr="00C96429">
        <w:rPr>
          <w:rFonts w:ascii="Times New Roman" w:hAnsi="Times New Roman" w:cs="Times New Roman"/>
          <w:noProof/>
          <w:sz w:val="24"/>
          <w:szCs w:val="24"/>
        </w:rPr>
        <w:t>(11), 3000–3004. https://doi.org/10.1093/humrep/13.11.3000</w:t>
      </w:r>
    </w:p>
    <w:p w14:paraId="71CDF5C3"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McGraw, K. O., &amp; Wong, S. P. (1996). Forming inferences about some intraclass correlation coefficients. </w:t>
      </w:r>
      <w:r w:rsidRPr="00C96429">
        <w:rPr>
          <w:rFonts w:ascii="Times New Roman" w:hAnsi="Times New Roman" w:cs="Times New Roman"/>
          <w:i/>
          <w:iCs/>
          <w:noProof/>
          <w:sz w:val="24"/>
          <w:szCs w:val="24"/>
        </w:rPr>
        <w:t>Psychological Method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w:t>
      </w:r>
      <w:r w:rsidRPr="00C96429">
        <w:rPr>
          <w:rFonts w:ascii="Times New Roman" w:hAnsi="Times New Roman" w:cs="Times New Roman"/>
          <w:noProof/>
          <w:sz w:val="24"/>
          <w:szCs w:val="24"/>
        </w:rPr>
        <w:t>(1), 30–46. https://doi.org/10.1037/1082-989X.1.1.30</w:t>
      </w:r>
    </w:p>
    <w:p w14:paraId="055A3866"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C96429">
        <w:rPr>
          <w:rFonts w:ascii="Times New Roman" w:hAnsi="Times New Roman" w:cs="Times New Roman"/>
          <w:i/>
          <w:iCs/>
          <w:noProof/>
          <w:sz w:val="24"/>
          <w:szCs w:val="24"/>
        </w:rPr>
        <w:t>Personality and Individual Difference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42</w:t>
      </w:r>
      <w:r w:rsidRPr="00C96429">
        <w:rPr>
          <w:rFonts w:ascii="Times New Roman" w:hAnsi="Times New Roman" w:cs="Times New Roman"/>
          <w:noProof/>
          <w:sz w:val="24"/>
          <w:szCs w:val="24"/>
        </w:rPr>
        <w:t>(4), 755–764. https://doi.org/10.1016/J.PAID.2006.08.009</w:t>
      </w:r>
    </w:p>
    <w:p w14:paraId="71324C96"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C96429">
        <w:rPr>
          <w:rFonts w:ascii="Times New Roman" w:hAnsi="Times New Roman" w:cs="Times New Roman"/>
          <w:i/>
          <w:iCs/>
          <w:noProof/>
          <w:sz w:val="24"/>
          <w:szCs w:val="24"/>
        </w:rPr>
        <w:t>Personality and Individual Difference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51</w:t>
      </w:r>
      <w:r w:rsidRPr="00C96429">
        <w:rPr>
          <w:rFonts w:ascii="Times New Roman" w:hAnsi="Times New Roman" w:cs="Times New Roman"/>
          <w:noProof/>
          <w:sz w:val="24"/>
          <w:szCs w:val="24"/>
        </w:rPr>
        <w:t>(4), 397–401. Retrieved from http://www.sciencedirect.com/science/article/pii/S0191886910001996</w:t>
      </w:r>
    </w:p>
    <w:p w14:paraId="31B104CA"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lastRenderedPageBreak/>
        <w:t xml:space="preserve">Millet, K., &amp; Dewitte, S. (2007). Digit ratio (2D:4D) moderates the impact of an aggressive music video on aggression. </w:t>
      </w:r>
      <w:r w:rsidRPr="00C96429">
        <w:rPr>
          <w:rFonts w:ascii="Times New Roman" w:hAnsi="Times New Roman" w:cs="Times New Roman"/>
          <w:i/>
          <w:iCs/>
          <w:noProof/>
          <w:sz w:val="24"/>
          <w:szCs w:val="24"/>
        </w:rPr>
        <w:t>Personality and Individual Difference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43</w:t>
      </w:r>
      <w:r w:rsidRPr="00C96429">
        <w:rPr>
          <w:rFonts w:ascii="Times New Roman" w:hAnsi="Times New Roman" w:cs="Times New Roman"/>
          <w:noProof/>
          <w:sz w:val="24"/>
          <w:szCs w:val="24"/>
        </w:rPr>
        <w:t>(2), 289–294. https://doi.org/10.1016/J.PAID.2006.11.024</w:t>
      </w:r>
    </w:p>
    <w:p w14:paraId="6F117B3E"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C96429">
        <w:rPr>
          <w:rFonts w:ascii="Times New Roman" w:hAnsi="Times New Roman" w:cs="Times New Roman"/>
          <w:i/>
          <w:iCs/>
          <w:noProof/>
          <w:sz w:val="24"/>
          <w:szCs w:val="24"/>
        </w:rPr>
        <w:t>British Journal of Psych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00</w:t>
      </w:r>
      <w:r w:rsidRPr="00C96429">
        <w:rPr>
          <w:rFonts w:ascii="Times New Roman" w:hAnsi="Times New Roman" w:cs="Times New Roman"/>
          <w:noProof/>
          <w:sz w:val="24"/>
          <w:szCs w:val="24"/>
        </w:rPr>
        <w:t>(1), 151–162. https://doi.org/10.1348/000712608X324359</w:t>
      </w:r>
    </w:p>
    <w:p w14:paraId="0CB1ECC4"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C96429">
        <w:rPr>
          <w:rFonts w:ascii="Times New Roman" w:hAnsi="Times New Roman" w:cs="Times New Roman"/>
          <w:i/>
          <w:iCs/>
          <w:noProof/>
          <w:sz w:val="24"/>
          <w:szCs w:val="24"/>
        </w:rPr>
        <w:t>General and Comparative Endocrin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65</w:t>
      </w:r>
      <w:r w:rsidRPr="00C96429">
        <w:rPr>
          <w:rFonts w:ascii="Times New Roman" w:hAnsi="Times New Roman" w:cs="Times New Roman"/>
          <w:noProof/>
          <w:sz w:val="24"/>
          <w:szCs w:val="24"/>
        </w:rPr>
        <w:t>(2), 225–232. https://doi.org/10.1016/0016-6480(87)90170-5</w:t>
      </w:r>
    </w:p>
    <w:p w14:paraId="20D4DCC5"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C96429">
        <w:rPr>
          <w:rFonts w:ascii="Times New Roman" w:hAnsi="Times New Roman" w:cs="Times New Roman"/>
          <w:i/>
          <w:iCs/>
          <w:noProof/>
          <w:sz w:val="24"/>
          <w:szCs w:val="24"/>
        </w:rPr>
        <w:t>Personality and Social Psychology Bulletin</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34</w:t>
      </w:r>
      <w:r w:rsidRPr="00C96429">
        <w:rPr>
          <w:rFonts w:ascii="Times New Roman" w:hAnsi="Times New Roman" w:cs="Times New Roman"/>
          <w:noProof/>
          <w:sz w:val="24"/>
          <w:szCs w:val="24"/>
        </w:rPr>
        <w:t>(10), 1382–1395. https://doi.org/10.1177/0146167208321268</w:t>
      </w:r>
    </w:p>
    <w:p w14:paraId="21262292"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C96429">
        <w:rPr>
          <w:rFonts w:ascii="Times New Roman" w:hAnsi="Times New Roman" w:cs="Times New Roman"/>
          <w:i/>
          <w:iCs/>
          <w:noProof/>
          <w:sz w:val="24"/>
          <w:szCs w:val="24"/>
        </w:rPr>
        <w:t>British Journal of Social Psych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50</w:t>
      </w:r>
      <w:r w:rsidRPr="00C96429">
        <w:rPr>
          <w:rFonts w:ascii="Times New Roman" w:hAnsi="Times New Roman" w:cs="Times New Roman"/>
          <w:noProof/>
          <w:sz w:val="24"/>
          <w:szCs w:val="24"/>
        </w:rPr>
        <w:t>(2), 281–301. https://doi.org/10.1348/014466610X515696</w:t>
      </w:r>
    </w:p>
    <w:p w14:paraId="4F090CEF"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Phelps, V. R. (1952). Relative index finger length as a sex-influenced trait in man. </w:t>
      </w:r>
      <w:r w:rsidRPr="00C96429">
        <w:rPr>
          <w:rFonts w:ascii="Times New Roman" w:hAnsi="Times New Roman" w:cs="Times New Roman"/>
          <w:i/>
          <w:iCs/>
          <w:noProof/>
          <w:sz w:val="24"/>
          <w:szCs w:val="24"/>
        </w:rPr>
        <w:t>American Journal of Human Genetics</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4</w:t>
      </w:r>
      <w:r w:rsidRPr="00C96429">
        <w:rPr>
          <w:rFonts w:ascii="Times New Roman" w:hAnsi="Times New Roman" w:cs="Times New Roman"/>
          <w:noProof/>
          <w:sz w:val="24"/>
          <w:szCs w:val="24"/>
        </w:rPr>
        <w:t>(2), 72–89. Retrieved from http://www.ncbi.nlm.nih.gov/pubmed/14943709</w:t>
      </w:r>
    </w:p>
    <w:p w14:paraId="29421B1F"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Przybylski, A. K., Deci, E. L., Rigby, C. S., &amp; Ryan, R. M. (2014). Competence-impeding </w:t>
      </w:r>
      <w:r w:rsidRPr="00C96429">
        <w:rPr>
          <w:rFonts w:ascii="Times New Roman" w:hAnsi="Times New Roman" w:cs="Times New Roman"/>
          <w:noProof/>
          <w:sz w:val="24"/>
          <w:szCs w:val="24"/>
        </w:rPr>
        <w:lastRenderedPageBreak/>
        <w:t xml:space="preserve">electronic games and players’ aggressive feelings, thoughts, and behaviors. </w:t>
      </w:r>
      <w:r w:rsidRPr="00C96429">
        <w:rPr>
          <w:rFonts w:ascii="Times New Roman" w:hAnsi="Times New Roman" w:cs="Times New Roman"/>
          <w:i/>
          <w:iCs/>
          <w:noProof/>
          <w:sz w:val="24"/>
          <w:szCs w:val="24"/>
        </w:rPr>
        <w:t>Journal of Personality and Social Psychology</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106</w:t>
      </w:r>
      <w:r w:rsidRPr="00C96429">
        <w:rPr>
          <w:rFonts w:ascii="Times New Roman" w:hAnsi="Times New Roman" w:cs="Times New Roman"/>
          <w:noProof/>
          <w:sz w:val="24"/>
          <w:szCs w:val="24"/>
        </w:rPr>
        <w:t>(3), 441–457. https://doi.org/10.1037/a0034820</w:t>
      </w:r>
    </w:p>
    <w:p w14:paraId="6817361F"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Revelle, W. (2017). psych: Procedures for Personality and Psychological Research. Evanston, Illinois: Northwestern University.</w:t>
      </w:r>
    </w:p>
    <w:p w14:paraId="5D843680"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C96429">
        <w:rPr>
          <w:rFonts w:ascii="Times New Roman" w:hAnsi="Times New Roman" w:cs="Times New Roman"/>
          <w:i/>
          <w:iCs/>
          <w:noProof/>
          <w:sz w:val="24"/>
          <w:szCs w:val="24"/>
        </w:rPr>
        <w:t>Human aggression and violence: Causes, manifestations, and consequences</w:t>
      </w:r>
      <w:r w:rsidRPr="00C96429">
        <w:rPr>
          <w:rFonts w:ascii="Times New Roman" w:hAnsi="Times New Roman" w:cs="Times New Roman"/>
          <w:noProof/>
          <w:sz w:val="24"/>
          <w:szCs w:val="24"/>
        </w:rPr>
        <w:t>. American Psychological Association.</w:t>
      </w:r>
    </w:p>
    <w:p w14:paraId="342BB447"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The GIMP Team. (n.d.). GNU Image Manipulation Program. Retrieved from www.gimp.org</w:t>
      </w:r>
    </w:p>
    <w:p w14:paraId="0BAFD13A"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vd Heiden, P. (2012). Doom Builder 2. Retrieved from http://www.doombuilder.com</w:t>
      </w:r>
    </w:p>
    <w:p w14:paraId="72FA51D8"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szCs w:val="24"/>
        </w:rPr>
      </w:pPr>
      <w:r w:rsidRPr="00C96429">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C96429">
        <w:rPr>
          <w:rFonts w:ascii="Times New Roman" w:hAnsi="Times New Roman" w:cs="Times New Roman"/>
          <w:i/>
          <w:iCs/>
          <w:noProof/>
          <w:sz w:val="24"/>
          <w:szCs w:val="24"/>
        </w:rPr>
        <w:t>Evolution and Human Behavior</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35</w:t>
      </w:r>
      <w:r w:rsidRPr="00C96429">
        <w:rPr>
          <w:rFonts w:ascii="Times New Roman" w:hAnsi="Times New Roman" w:cs="Times New Roman"/>
          <w:noProof/>
          <w:sz w:val="24"/>
          <w:szCs w:val="24"/>
        </w:rPr>
        <w:t>(5), 430–437. https://doi.org/10.1016/J.EVOLHUMBEHAV.2014.05.009</w:t>
      </w:r>
    </w:p>
    <w:p w14:paraId="0822B905" w14:textId="77777777" w:rsidR="00C96429" w:rsidRPr="00C96429" w:rsidRDefault="00C96429" w:rsidP="00C96429">
      <w:pPr>
        <w:widowControl w:val="0"/>
        <w:autoSpaceDE w:val="0"/>
        <w:autoSpaceDN w:val="0"/>
        <w:adjustRightInd w:val="0"/>
        <w:spacing w:line="480" w:lineRule="auto"/>
        <w:ind w:left="480" w:hanging="480"/>
        <w:rPr>
          <w:rFonts w:ascii="Times New Roman" w:hAnsi="Times New Roman" w:cs="Times New Roman"/>
          <w:noProof/>
          <w:sz w:val="24"/>
        </w:rPr>
      </w:pPr>
      <w:r w:rsidRPr="00C96429">
        <w:rPr>
          <w:rFonts w:ascii="Times New Roman" w:hAnsi="Times New Roman" w:cs="Times New Roman"/>
          <w:noProof/>
          <w:sz w:val="24"/>
          <w:szCs w:val="24"/>
        </w:rPr>
        <w:t xml:space="preserve">Wingfield, J., Ball, G., Dufty, A., Hegner, R., &amp; Ramenofsky, M. (1987). Testosterone and aggression in birds. </w:t>
      </w:r>
      <w:r w:rsidRPr="00C96429">
        <w:rPr>
          <w:rFonts w:ascii="Times New Roman" w:hAnsi="Times New Roman" w:cs="Times New Roman"/>
          <w:i/>
          <w:iCs/>
          <w:noProof/>
          <w:sz w:val="24"/>
          <w:szCs w:val="24"/>
        </w:rPr>
        <w:t>American Scientist</w:t>
      </w:r>
      <w:r w:rsidRPr="00C96429">
        <w:rPr>
          <w:rFonts w:ascii="Times New Roman" w:hAnsi="Times New Roman" w:cs="Times New Roman"/>
          <w:noProof/>
          <w:sz w:val="24"/>
          <w:szCs w:val="24"/>
        </w:rPr>
        <w:t xml:space="preserve">, </w:t>
      </w:r>
      <w:r w:rsidRPr="00C96429">
        <w:rPr>
          <w:rFonts w:ascii="Times New Roman" w:hAnsi="Times New Roman" w:cs="Times New Roman"/>
          <w:i/>
          <w:iCs/>
          <w:noProof/>
          <w:sz w:val="24"/>
          <w:szCs w:val="24"/>
        </w:rPr>
        <w:t>75</w:t>
      </w:r>
      <w:r w:rsidRPr="00C96429">
        <w:rPr>
          <w:rFonts w:ascii="Times New Roman" w:hAnsi="Times New Roman" w:cs="Times New Roman"/>
          <w:noProof/>
          <w:sz w:val="24"/>
          <w:szCs w:val="24"/>
        </w:rPr>
        <w:t>(6), 602–608. Retrieved from http://www.jstor.org/stable/27854889</w:t>
      </w:r>
    </w:p>
    <w:p w14:paraId="3F5A5308" w14:textId="0E0FAB19" w:rsidR="00CD0FF5" w:rsidRPr="00477D89" w:rsidRDefault="007B776A" w:rsidP="009A5AC4">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2E62A387"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F52D95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05-08T13:15:00Z" w:initials="HJ">
    <w:p w14:paraId="19339FF7" w14:textId="714CFA2E" w:rsidR="002429E0" w:rsidRDefault="002429E0">
      <w:pPr>
        <w:pStyle w:val="CommentText"/>
      </w:pPr>
      <w:r>
        <w:rPr>
          <w:rStyle w:val="CommentReference"/>
        </w:rPr>
        <w:annotationRef/>
      </w:r>
      <w:r>
        <w:t>Need to give a look at the tables and figures</w:t>
      </w:r>
      <w:bookmarkStart w:id="1" w:name="_GoBack"/>
      <w:bookmarkEnd w:id="1"/>
    </w:p>
  </w:comment>
  <w:comment w:id="3" w:author="Hilgard, Joe" w:date="2018-05-08T13:14:00Z" w:initials="HJ">
    <w:p w14:paraId="26CB610D" w14:textId="67B6C07F" w:rsidR="002429E0" w:rsidRDefault="002429E0">
      <w:pPr>
        <w:pStyle w:val="CommentText"/>
      </w:pPr>
      <w:r>
        <w:rPr>
          <w:rStyle w:val="CommentReference"/>
        </w:rPr>
        <w:annotationRef/>
      </w:r>
      <w:r>
        <w:t>Round out this para</w:t>
      </w:r>
    </w:p>
  </w:comment>
  <w:comment w:id="4" w:author="Hilgard, Joe" w:date="2018-05-08T12:39:00Z" w:initials="HJ">
    <w:p w14:paraId="4304DD80" w14:textId="761D82F3" w:rsidR="00C96429" w:rsidRDefault="00C96429">
      <w:pPr>
        <w:pStyle w:val="CommentText"/>
      </w:pPr>
      <w:r>
        <w:rPr>
          <w:rStyle w:val="CommentReference"/>
        </w:rPr>
        <w:annotationRef/>
      </w:r>
      <w:r>
        <w:t>Fix this up</w:t>
      </w:r>
    </w:p>
  </w:comment>
  <w:comment w:id="6" w:author="Bartholow, Bruce D." w:date="2018-03-07T16:26:00Z" w:initials="BBD">
    <w:p w14:paraId="7794B42D" w14:textId="443C855D" w:rsidR="00EA66C4" w:rsidRDefault="00EA66C4">
      <w:pPr>
        <w:pStyle w:val="CommentText"/>
      </w:pPr>
      <w:r>
        <w:rPr>
          <w:rStyle w:val="CommentReference"/>
        </w:rPr>
        <w:annotationRef/>
      </w:r>
      <w:r>
        <w:t>Where is this?</w:t>
      </w:r>
    </w:p>
  </w:comment>
  <w:comment w:id="8" w:author="Bartholow, Bruce D." w:date="2018-03-07T16:31:00Z" w:initials="BBD">
    <w:p w14:paraId="25E517DE" w14:textId="26B4051F" w:rsidR="00EA66C4" w:rsidRDefault="00EA66C4">
      <w:pPr>
        <w:pStyle w:val="CommentText"/>
      </w:pPr>
      <w:r>
        <w:rPr>
          <w:rStyle w:val="CommentReference"/>
        </w:rPr>
        <w:annotationRef/>
      </w:r>
      <w:r>
        <w:t xml:space="preserve">Seems like maybe a slight inferential leap here.  A more straightforward take would be that cold pressor assignment was associated with participants’ levels of frustration, which theoretically is related to aggressive motivation (or some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339FF7" w15:done="0"/>
  <w15:commentEx w15:paraId="26CB610D" w15:done="0"/>
  <w15:commentEx w15:paraId="4304DD80" w15:done="0"/>
  <w15:commentEx w15:paraId="7794B42D" w15:done="0"/>
  <w15:commentEx w15:paraId="25E517D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A825C2" w14:textId="77777777" w:rsidR="007909EE" w:rsidRDefault="007909EE" w:rsidP="006B639C">
      <w:pPr>
        <w:spacing w:after="0" w:line="240" w:lineRule="auto"/>
      </w:pPr>
      <w:r>
        <w:separator/>
      </w:r>
    </w:p>
  </w:endnote>
  <w:endnote w:type="continuationSeparator" w:id="0">
    <w:p w14:paraId="30642197" w14:textId="77777777" w:rsidR="007909EE" w:rsidRDefault="007909EE"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94EEEE" w14:textId="77777777" w:rsidR="007909EE" w:rsidRDefault="007909EE" w:rsidP="006B639C">
      <w:pPr>
        <w:spacing w:after="0" w:line="240" w:lineRule="auto"/>
      </w:pPr>
      <w:r>
        <w:separator/>
      </w:r>
    </w:p>
  </w:footnote>
  <w:footnote w:type="continuationSeparator" w:id="0">
    <w:p w14:paraId="31AE55F0" w14:textId="77777777" w:rsidR="007909EE" w:rsidRDefault="007909EE" w:rsidP="006B639C">
      <w:pPr>
        <w:spacing w:after="0" w:line="240" w:lineRule="auto"/>
      </w:pPr>
      <w:r>
        <w:continuationSeparator/>
      </w:r>
    </w:p>
  </w:footnote>
  <w:footnote w:id="1">
    <w:p w14:paraId="33135BE7" w14:textId="7D49F848" w:rsidR="00EA66C4" w:rsidRDefault="00EA66C4">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435F368E" w:rsidR="00EA66C4" w:rsidRDefault="00EA66C4">
    <w:pPr>
      <w:pStyle w:val="Header"/>
    </w:pPr>
    <w:r>
      <w:tab/>
    </w:r>
    <w:r>
      <w:tab/>
    </w:r>
    <w:r>
      <w:fldChar w:fldCharType="begin"/>
    </w:r>
    <w:r>
      <w:instrText xml:space="preserve"> PAGE   \* MERGEFORMAT </w:instrText>
    </w:r>
    <w:r>
      <w:fldChar w:fldCharType="separate"/>
    </w:r>
    <w:r w:rsidR="002429E0">
      <w:rPr>
        <w:noProof/>
      </w:rPr>
      <w:t>1</w:t>
    </w:r>
    <w:r>
      <w:rPr>
        <w:noProof/>
      </w:rPr>
      <w:fldChar w:fldCharType="end"/>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rson w15:author="Bartholow, Bruce D.">
    <w15:presenceInfo w15:providerId="AD" w15:userId="S-1-5-21-201074022-649947792-1237804090-447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66FC9"/>
    <w:rsid w:val="000724AA"/>
    <w:rsid w:val="00080E1A"/>
    <w:rsid w:val="00083460"/>
    <w:rsid w:val="00096C1B"/>
    <w:rsid w:val="00096D40"/>
    <w:rsid w:val="000B0296"/>
    <w:rsid w:val="000B2B87"/>
    <w:rsid w:val="000B4E43"/>
    <w:rsid w:val="000B7737"/>
    <w:rsid w:val="000D15C6"/>
    <w:rsid w:val="00101AFA"/>
    <w:rsid w:val="00103030"/>
    <w:rsid w:val="001040E0"/>
    <w:rsid w:val="00120625"/>
    <w:rsid w:val="00120CFF"/>
    <w:rsid w:val="00124C24"/>
    <w:rsid w:val="00135580"/>
    <w:rsid w:val="00135BB8"/>
    <w:rsid w:val="001434C8"/>
    <w:rsid w:val="00147E7F"/>
    <w:rsid w:val="00155D63"/>
    <w:rsid w:val="00166C21"/>
    <w:rsid w:val="00174CE1"/>
    <w:rsid w:val="001A28E1"/>
    <w:rsid w:val="001A3C80"/>
    <w:rsid w:val="001A73A9"/>
    <w:rsid w:val="001B2082"/>
    <w:rsid w:val="001B4EB8"/>
    <w:rsid w:val="001D0E0F"/>
    <w:rsid w:val="001D241B"/>
    <w:rsid w:val="001D4831"/>
    <w:rsid w:val="001D69BE"/>
    <w:rsid w:val="001E09D0"/>
    <w:rsid w:val="001E0C00"/>
    <w:rsid w:val="001E190F"/>
    <w:rsid w:val="001E1A9E"/>
    <w:rsid w:val="001E6311"/>
    <w:rsid w:val="001F26CD"/>
    <w:rsid w:val="001F73B7"/>
    <w:rsid w:val="00210861"/>
    <w:rsid w:val="00215C2F"/>
    <w:rsid w:val="00220ACA"/>
    <w:rsid w:val="00232014"/>
    <w:rsid w:val="00235080"/>
    <w:rsid w:val="00240E40"/>
    <w:rsid w:val="00242043"/>
    <w:rsid w:val="002429E0"/>
    <w:rsid w:val="002439EE"/>
    <w:rsid w:val="00245AE0"/>
    <w:rsid w:val="00247827"/>
    <w:rsid w:val="00254E70"/>
    <w:rsid w:val="00255054"/>
    <w:rsid w:val="00255DBE"/>
    <w:rsid w:val="00262810"/>
    <w:rsid w:val="00263697"/>
    <w:rsid w:val="0026623E"/>
    <w:rsid w:val="00271440"/>
    <w:rsid w:val="0027338F"/>
    <w:rsid w:val="00276C3F"/>
    <w:rsid w:val="00276E1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803"/>
    <w:rsid w:val="00361A5A"/>
    <w:rsid w:val="00362B13"/>
    <w:rsid w:val="00362B4D"/>
    <w:rsid w:val="0037480C"/>
    <w:rsid w:val="00380D88"/>
    <w:rsid w:val="00384A6D"/>
    <w:rsid w:val="00385C3C"/>
    <w:rsid w:val="0038609F"/>
    <w:rsid w:val="003A5C2C"/>
    <w:rsid w:val="003B1253"/>
    <w:rsid w:val="003B15AB"/>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1C67"/>
    <w:rsid w:val="00435F8E"/>
    <w:rsid w:val="004422A8"/>
    <w:rsid w:val="00442609"/>
    <w:rsid w:val="004472E3"/>
    <w:rsid w:val="0045492C"/>
    <w:rsid w:val="004571C9"/>
    <w:rsid w:val="00461376"/>
    <w:rsid w:val="004639AB"/>
    <w:rsid w:val="00463B07"/>
    <w:rsid w:val="00464FE5"/>
    <w:rsid w:val="00467162"/>
    <w:rsid w:val="0047558A"/>
    <w:rsid w:val="00477D89"/>
    <w:rsid w:val="004854B9"/>
    <w:rsid w:val="004902B5"/>
    <w:rsid w:val="00493288"/>
    <w:rsid w:val="0049490A"/>
    <w:rsid w:val="004A042C"/>
    <w:rsid w:val="004A1612"/>
    <w:rsid w:val="004C4D5A"/>
    <w:rsid w:val="004E18B2"/>
    <w:rsid w:val="004E3F7C"/>
    <w:rsid w:val="004E6476"/>
    <w:rsid w:val="004F476A"/>
    <w:rsid w:val="004F5368"/>
    <w:rsid w:val="005068B3"/>
    <w:rsid w:val="00506AF4"/>
    <w:rsid w:val="005130AF"/>
    <w:rsid w:val="00513A3B"/>
    <w:rsid w:val="005268A4"/>
    <w:rsid w:val="00530836"/>
    <w:rsid w:val="00532C68"/>
    <w:rsid w:val="0054161F"/>
    <w:rsid w:val="005526FD"/>
    <w:rsid w:val="0055294B"/>
    <w:rsid w:val="00561C62"/>
    <w:rsid w:val="005649D3"/>
    <w:rsid w:val="00575500"/>
    <w:rsid w:val="005765CD"/>
    <w:rsid w:val="0057744D"/>
    <w:rsid w:val="00582D98"/>
    <w:rsid w:val="00584A2A"/>
    <w:rsid w:val="005A7887"/>
    <w:rsid w:val="005B7221"/>
    <w:rsid w:val="005C271C"/>
    <w:rsid w:val="005C504C"/>
    <w:rsid w:val="005D3B7E"/>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7577D"/>
    <w:rsid w:val="006828E8"/>
    <w:rsid w:val="00682AF4"/>
    <w:rsid w:val="006A370C"/>
    <w:rsid w:val="006B1901"/>
    <w:rsid w:val="006B35A8"/>
    <w:rsid w:val="006B639C"/>
    <w:rsid w:val="006C3AAA"/>
    <w:rsid w:val="006C5491"/>
    <w:rsid w:val="006D119E"/>
    <w:rsid w:val="006D6406"/>
    <w:rsid w:val="006E31A0"/>
    <w:rsid w:val="006E5524"/>
    <w:rsid w:val="006F249F"/>
    <w:rsid w:val="006F66AE"/>
    <w:rsid w:val="006F7060"/>
    <w:rsid w:val="00701658"/>
    <w:rsid w:val="00703FA7"/>
    <w:rsid w:val="007145C4"/>
    <w:rsid w:val="00714F8A"/>
    <w:rsid w:val="00715066"/>
    <w:rsid w:val="007161E6"/>
    <w:rsid w:val="00725E6D"/>
    <w:rsid w:val="007270ED"/>
    <w:rsid w:val="00744151"/>
    <w:rsid w:val="007443A8"/>
    <w:rsid w:val="0074574E"/>
    <w:rsid w:val="00776661"/>
    <w:rsid w:val="00783239"/>
    <w:rsid w:val="0078362B"/>
    <w:rsid w:val="007909EE"/>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62DD"/>
    <w:rsid w:val="00877008"/>
    <w:rsid w:val="008820BA"/>
    <w:rsid w:val="00885E42"/>
    <w:rsid w:val="0089680D"/>
    <w:rsid w:val="008A22C9"/>
    <w:rsid w:val="008A2319"/>
    <w:rsid w:val="008A2717"/>
    <w:rsid w:val="008B032D"/>
    <w:rsid w:val="008B0970"/>
    <w:rsid w:val="008B5EA7"/>
    <w:rsid w:val="008B621D"/>
    <w:rsid w:val="008C43D3"/>
    <w:rsid w:val="008C57A9"/>
    <w:rsid w:val="008D2975"/>
    <w:rsid w:val="008D6016"/>
    <w:rsid w:val="008E1DA5"/>
    <w:rsid w:val="008E1F3C"/>
    <w:rsid w:val="008E3E23"/>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A3E"/>
    <w:rsid w:val="00AD0D0C"/>
    <w:rsid w:val="00AD207F"/>
    <w:rsid w:val="00AD4343"/>
    <w:rsid w:val="00AE0F09"/>
    <w:rsid w:val="00AF6EEB"/>
    <w:rsid w:val="00B01B4D"/>
    <w:rsid w:val="00B01C2F"/>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5C85"/>
    <w:rsid w:val="00C268BF"/>
    <w:rsid w:val="00C27F54"/>
    <w:rsid w:val="00C30A11"/>
    <w:rsid w:val="00C30EDF"/>
    <w:rsid w:val="00C4442F"/>
    <w:rsid w:val="00C44E1E"/>
    <w:rsid w:val="00C57C2A"/>
    <w:rsid w:val="00C612AD"/>
    <w:rsid w:val="00C67518"/>
    <w:rsid w:val="00C96429"/>
    <w:rsid w:val="00CB03CF"/>
    <w:rsid w:val="00CB3C46"/>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67B5E"/>
    <w:rsid w:val="00D71795"/>
    <w:rsid w:val="00D80ED3"/>
    <w:rsid w:val="00D9038D"/>
    <w:rsid w:val="00DA2EFE"/>
    <w:rsid w:val="00DA59B4"/>
    <w:rsid w:val="00DA6362"/>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66761"/>
    <w:rsid w:val="00E71091"/>
    <w:rsid w:val="00E718B7"/>
    <w:rsid w:val="00E71B82"/>
    <w:rsid w:val="00E72873"/>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739E"/>
    <w:rsid w:val="00F12BA6"/>
    <w:rsid w:val="00F20C58"/>
    <w:rsid w:val="00F240A3"/>
    <w:rsid w:val="00F24DD2"/>
    <w:rsid w:val="00F25523"/>
    <w:rsid w:val="00F25A9E"/>
    <w:rsid w:val="00F26E0E"/>
    <w:rsid w:val="00F312E6"/>
    <w:rsid w:val="00F3190F"/>
    <w:rsid w:val="00F32557"/>
    <w:rsid w:val="00F40693"/>
    <w:rsid w:val="00F43675"/>
    <w:rsid w:val="00F565EE"/>
    <w:rsid w:val="00F62CEC"/>
    <w:rsid w:val="00F739A9"/>
    <w:rsid w:val="00F83FB1"/>
    <w:rsid w:val="00F84141"/>
    <w:rsid w:val="00F979A3"/>
    <w:rsid w:val="00FA24D1"/>
    <w:rsid w:val="00FA39BF"/>
    <w:rsid w:val="00FB2C19"/>
    <w:rsid w:val="00FB420D"/>
    <w:rsid w:val="00FE545D"/>
    <w:rsid w:val="00FF2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jhilgard@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3628947-B65A-4C0F-8B86-6F366E230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74</TotalTime>
  <Pages>1</Pages>
  <Words>32637</Words>
  <Characters>186035</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Hilgard, Joe</cp:lastModifiedBy>
  <cp:revision>93</cp:revision>
  <cp:lastPrinted>2015-04-13T07:43:00Z</cp:lastPrinted>
  <dcterms:created xsi:type="dcterms:W3CDTF">2015-04-13T07:43:00Z</dcterms:created>
  <dcterms:modified xsi:type="dcterms:W3CDTF">2018-05-08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